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45377E">
      <w:pPr>
        <w:spacing w:line="240" w:lineRule="auto"/>
        <w:contextualSpacing/>
        <w:rPr>
          <w:b/>
        </w:rPr>
      </w:pPr>
      <w:r>
        <w:rPr>
          <w:b/>
        </w:rPr>
        <w:t>Manuscript Title</w:t>
      </w:r>
    </w:p>
    <w:p w14:paraId="0D194C8F" w14:textId="3D306D61" w:rsidR="00971908" w:rsidRDefault="00255967" w:rsidP="0045377E">
      <w:pPr>
        <w:spacing w:line="24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45377E">
      <w:pPr>
        <w:spacing w:line="240" w:lineRule="auto"/>
        <w:contextualSpacing/>
        <w:rPr>
          <w:bCs/>
        </w:rPr>
      </w:pPr>
    </w:p>
    <w:p w14:paraId="5FD17950" w14:textId="77777777" w:rsidR="0045377E" w:rsidRPr="0045377E" w:rsidRDefault="0045377E" w:rsidP="0045377E">
      <w:pPr>
        <w:spacing w:line="240" w:lineRule="auto"/>
        <w:contextualSpacing/>
        <w:rPr>
          <w:bCs/>
        </w:rPr>
      </w:pPr>
    </w:p>
    <w:p w14:paraId="38BB4165" w14:textId="4907C477" w:rsidR="0029112B" w:rsidRDefault="0029112B" w:rsidP="0045377E">
      <w:pPr>
        <w:spacing w:line="24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45377E">
      <w:pPr>
        <w:spacing w:line="240" w:lineRule="auto"/>
        <w:contextualSpacing/>
        <w:rPr>
          <w:bCs/>
        </w:rPr>
      </w:pPr>
    </w:p>
    <w:p w14:paraId="2CAAA7E5" w14:textId="2D3CA1F7" w:rsidR="00E37DC5" w:rsidRDefault="00E37DC5" w:rsidP="0045377E">
      <w:pPr>
        <w:pStyle w:val="ListParagraph"/>
        <w:numPr>
          <w:ilvl w:val="0"/>
          <w:numId w:val="4"/>
        </w:numPr>
        <w:spacing w:line="240" w:lineRule="auto"/>
        <w:rPr>
          <w:bCs/>
        </w:rPr>
      </w:pPr>
      <w:r>
        <w:rPr>
          <w:bCs/>
        </w:rPr>
        <w:t>Virginia Institute of Marine Science</w:t>
      </w:r>
    </w:p>
    <w:p w14:paraId="212C5A18" w14:textId="739EC2F8" w:rsidR="00E37DC5" w:rsidRPr="00E37DC5" w:rsidRDefault="00E37DC5" w:rsidP="0045377E">
      <w:pPr>
        <w:pStyle w:val="ListParagraph"/>
        <w:spacing w:line="24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45377E">
      <w:pPr>
        <w:pStyle w:val="ListParagraph"/>
        <w:numPr>
          <w:ilvl w:val="0"/>
          <w:numId w:val="4"/>
        </w:numPr>
        <w:spacing w:line="240" w:lineRule="auto"/>
        <w:rPr>
          <w:bCs/>
        </w:rPr>
      </w:pPr>
      <w:r>
        <w:rPr>
          <w:bCs/>
        </w:rPr>
        <w:t>Texas A&amp;M Corpus Christi</w:t>
      </w:r>
    </w:p>
    <w:p w14:paraId="07FF3513" w14:textId="465E4C27" w:rsidR="00255967" w:rsidRDefault="00E37DC5" w:rsidP="0045377E">
      <w:pPr>
        <w:pStyle w:val="ListParagraph"/>
        <w:spacing w:line="240" w:lineRule="auto"/>
        <w:rPr>
          <w:bCs/>
        </w:rPr>
      </w:pPr>
      <w:r>
        <w:rPr>
          <w:bCs/>
        </w:rPr>
        <w:t xml:space="preserve"> </w:t>
      </w:r>
      <w:r w:rsidRPr="00E37DC5">
        <w:rPr>
          <w:bCs/>
        </w:rPr>
        <w:t>6300 Ocean Dr, Corpus Christi, TX 78412</w:t>
      </w:r>
    </w:p>
    <w:p w14:paraId="2A9C4431" w14:textId="77777777" w:rsidR="0045377E" w:rsidRDefault="0045377E" w:rsidP="0045377E">
      <w:pPr>
        <w:pStyle w:val="ListParagraph"/>
        <w:spacing w:line="240" w:lineRule="auto"/>
        <w:rPr>
          <w:bCs/>
        </w:rPr>
      </w:pPr>
    </w:p>
    <w:p w14:paraId="41A6B387" w14:textId="59F1F154" w:rsidR="00255967" w:rsidRDefault="00956D08" w:rsidP="0045377E">
      <w:pPr>
        <w:spacing w:line="240" w:lineRule="auto"/>
        <w:contextualSpacing/>
        <w:rPr>
          <w:bCs/>
        </w:rPr>
      </w:pPr>
      <w:r>
        <w:rPr>
          <w:bCs/>
        </w:rPr>
        <w:t>Corresponding Author:</w:t>
      </w:r>
    </w:p>
    <w:p w14:paraId="31C40FDD" w14:textId="33661A15" w:rsidR="00956D08" w:rsidRDefault="00956D08" w:rsidP="0045377E">
      <w:pPr>
        <w:spacing w:line="240" w:lineRule="auto"/>
        <w:contextualSpacing/>
        <w:rPr>
          <w:bCs/>
        </w:rPr>
      </w:pPr>
      <w:r>
        <w:rPr>
          <w:bCs/>
        </w:rPr>
        <w:t>Sean Kinard</w:t>
      </w:r>
      <w:r>
        <w:rPr>
          <w:bCs/>
          <w:vertAlign w:val="superscript"/>
        </w:rPr>
        <w:t>1</w:t>
      </w:r>
    </w:p>
    <w:p w14:paraId="6F03561E" w14:textId="0F01C3F0" w:rsidR="00956D08" w:rsidRDefault="00956D08" w:rsidP="0045377E">
      <w:pPr>
        <w:spacing w:line="240" w:lineRule="auto"/>
        <w:contextualSpacing/>
        <w:rPr>
          <w:bCs/>
        </w:rPr>
      </w:pPr>
      <w:r>
        <w:rPr>
          <w:bCs/>
        </w:rPr>
        <w:t>6528 Quail Hollow Dr, Hayes VA 23072, USA</w:t>
      </w:r>
    </w:p>
    <w:p w14:paraId="51C69299" w14:textId="382E4F4E" w:rsidR="00956D08" w:rsidRDefault="00956D08" w:rsidP="0045377E">
      <w:pPr>
        <w:spacing w:line="240" w:lineRule="auto"/>
        <w:contextualSpacing/>
        <w:rPr>
          <w:bCs/>
        </w:rPr>
      </w:pPr>
      <w:r>
        <w:rPr>
          <w:bCs/>
        </w:rPr>
        <w:t xml:space="preserve">Email address: </w:t>
      </w:r>
      <w:hyperlink r:id="rId8" w:history="1">
        <w:r w:rsidRPr="003222B4">
          <w:rPr>
            <w:rStyle w:val="Hyperlink"/>
            <w:bCs/>
          </w:rPr>
          <w:t>skkinard@vims.edu</w:t>
        </w:r>
      </w:hyperlink>
    </w:p>
    <w:p w14:paraId="5407C21B" w14:textId="0101B7E8" w:rsidR="00255967" w:rsidRDefault="00255967" w:rsidP="00956D08">
      <w:pPr>
        <w:spacing w:line="240" w:lineRule="auto"/>
        <w:rPr>
          <w:bCs/>
        </w:rPr>
      </w:pPr>
    </w:p>
    <w:p w14:paraId="253D2A45" w14:textId="5D7E4EDC" w:rsidR="00255967" w:rsidRPr="00956D08" w:rsidRDefault="00956D08" w:rsidP="00956D08">
      <w:pPr>
        <w:spacing w:line="240" w:lineRule="auto"/>
        <w:contextualSpacing/>
        <w:rPr>
          <w:b/>
        </w:rPr>
      </w:pPr>
      <w:r>
        <w:rPr>
          <w:b/>
        </w:rPr>
        <w:t>Abstract:</w:t>
      </w:r>
    </w:p>
    <w:p w14:paraId="1D2069B1" w14:textId="10792BC2" w:rsidR="00802B6F" w:rsidRDefault="00802B6F" w:rsidP="00956D08">
      <w:pPr>
        <w:spacing w:line="240" w:lineRule="auto"/>
        <w:rPr>
          <w:bCs/>
        </w:rPr>
      </w:pPr>
      <w:r w:rsidRPr="00802B6F">
        <w:rPr>
          <w:bCs/>
        </w:rPr>
        <w:t>In the American Southwest, conditions are expected to become more arid. To enhance our understanding of how freshwater communities will adjust to these shifts in water-cycle dynamics, we employed a space for time approach along a precipitation gradient from semi-arid to sub-humid on the Texas Coastal Prairie.</w:t>
      </w:r>
      <w:r w:rsidR="00CA6CBF">
        <w:rPr>
          <w:bCs/>
        </w:rPr>
        <w:t xml:space="preserve"> </w:t>
      </w:r>
      <w:r w:rsidRPr="00802B6F">
        <w:rPr>
          <w:bCs/>
        </w:rPr>
        <w:t xml:space="preserve">In the </w:t>
      </w:r>
      <w:r>
        <w:rPr>
          <w:bCs/>
        </w:rPr>
        <w:t>Spring of 2017</w:t>
      </w:r>
      <w:r w:rsidRPr="00802B6F">
        <w:rPr>
          <w:bCs/>
        </w:rPr>
        <w:t xml:space="preserve">, we conducted surveys of </w:t>
      </w:r>
      <w:r>
        <w:rPr>
          <w:bCs/>
        </w:rPr>
        <w:t>10</w:t>
      </w:r>
      <w:r w:rsidRPr="00802B6F">
        <w:rPr>
          <w:bCs/>
        </w:rPr>
        <w:t xml:space="preserve"> USGS gauged, wadeable streams spanning </w:t>
      </w:r>
      <w:r>
        <w:rPr>
          <w:bCs/>
        </w:rPr>
        <w:t>a natural</w:t>
      </w:r>
      <w:r w:rsidRPr="00802B6F">
        <w:rPr>
          <w:bCs/>
        </w:rPr>
        <w:t xml:space="preserve"> precipitation gradient; we measured nutrients, water chemistry, habitat characteristics, benthic </w:t>
      </w:r>
      <w:r w:rsidR="00C369C3">
        <w:rPr>
          <w:bCs/>
        </w:rPr>
        <w:t>macroi</w:t>
      </w:r>
      <w:r w:rsidRPr="00802B6F">
        <w:rPr>
          <w:bCs/>
        </w:rPr>
        <w:t xml:space="preserve">nvertebrates, and fish community data. </w:t>
      </w:r>
      <w:r>
        <w:t>We also observed a positive relationship between fish diversity and mean annual rainfall (</w:t>
      </w:r>
      <w:r>
        <w:rPr>
          <w:i/>
          <w:iCs/>
        </w:rPr>
        <w:t>p</w:t>
      </w:r>
      <w:r>
        <w:t>-value = 0.008</w:t>
      </w:r>
      <w:r w:rsidR="00C369C3">
        <w:t>), conductivity</w:t>
      </w:r>
      <w:ins w:id="0" w:author="Christopher J. Patrick" w:date="2020-04-28T13:02:00Z">
        <w:r>
          <w:t xml:space="preserve"> </w:t>
        </w:r>
      </w:ins>
      <w:r>
        <w:t>(</w:t>
      </w:r>
      <w:r>
        <w:rPr>
          <w:i/>
          <w:iCs/>
        </w:rPr>
        <w:t>p</w:t>
      </w:r>
      <w:r>
        <w:t>-value = 0.048)</w:t>
      </w:r>
      <w:r w:rsidR="00C369C3">
        <w:t xml:space="preserve"> </w:t>
      </w:r>
      <w:r>
        <w:t xml:space="preserve">and </w:t>
      </w:r>
      <w:r w:rsidR="00C369C3">
        <w:t>surface runoff</w:t>
      </w:r>
      <w:r>
        <w:t xml:space="preserve"> (</w:t>
      </w:r>
      <w:r>
        <w:rPr>
          <w:i/>
          <w:iCs/>
        </w:rPr>
        <w:t>p</w:t>
      </w:r>
      <w:r>
        <w:t>-value = 0.00</w:t>
      </w:r>
      <w:r w:rsidR="00C369C3">
        <w:t>2</w:t>
      </w:r>
      <w:r>
        <w:t>)</w:t>
      </w:r>
      <w:r w:rsidR="00C369C3">
        <w:t>. Macroinvertebrate diversity did not correlate with annual precipitation but was correlated with low flow pulse percent (</w:t>
      </w:r>
      <w:r w:rsidR="00C369C3">
        <w:rPr>
          <w:i/>
          <w:iCs/>
        </w:rPr>
        <w:t>p</w:t>
      </w:r>
      <w:r w:rsidR="00C369C3">
        <w:t xml:space="preserve">-value = 0.046). </w:t>
      </w:r>
      <w:r w:rsidRPr="00802B6F">
        <w:rPr>
          <w:bCs/>
        </w:rPr>
        <w:t xml:space="preserve">The compositional </w:t>
      </w:r>
      <w:r w:rsidR="00C369C3">
        <w:rPr>
          <w:bCs/>
        </w:rPr>
        <w:t>shifts</w:t>
      </w:r>
      <w:r w:rsidRPr="00802B6F">
        <w:rPr>
          <w:bCs/>
        </w:rPr>
        <w:t xml:space="preserve"> of fish and invertebrate communities along the gradient </w:t>
      </w:r>
      <w:r w:rsidR="00C369C3">
        <w:rPr>
          <w:bCs/>
        </w:rPr>
        <w:t>indicate both top-down and bottom-up controls on community assembly</w:t>
      </w:r>
      <w:r w:rsidRPr="00802B6F">
        <w:rPr>
          <w:bCs/>
        </w:rPr>
        <w:t xml:space="preserve">. </w:t>
      </w:r>
      <w:r w:rsidR="00C369C3">
        <w:rPr>
          <w:bCs/>
        </w:rPr>
        <w:t xml:space="preserve">Semi-arid sites contain euryhaline, and rapid proliferating taxa. Sub-humid sites contain migratory euryhaline fish and fish predators which impose top-down controls on primary consumers. Proceeding from humid to arid, low-flow conditions </w:t>
      </w:r>
      <w:r w:rsidR="00032BFD">
        <w:rPr>
          <w:bCs/>
        </w:rPr>
        <w:t xml:space="preserve">(high solute concentrations and habitat fragmentation) </w:t>
      </w:r>
      <w:r w:rsidR="00C369C3">
        <w:rPr>
          <w:bCs/>
        </w:rPr>
        <w:t>restrict fish compositions</w:t>
      </w:r>
      <w:r w:rsidR="00032BFD">
        <w:rPr>
          <w:bCs/>
        </w:rPr>
        <w:t>.</w:t>
      </w:r>
      <w:r w:rsidR="00C369C3">
        <w:rPr>
          <w:bCs/>
        </w:rPr>
        <w:t xml:space="preserve"> </w:t>
      </w:r>
      <w:r w:rsidRPr="00802B6F">
        <w:rPr>
          <w:bCs/>
        </w:rPr>
        <w:t>The</w:t>
      </w:r>
      <w:r w:rsidR="00032BFD">
        <w:rPr>
          <w:bCs/>
        </w:rPr>
        <w:t>se</w:t>
      </w:r>
      <w:r w:rsidRPr="00802B6F">
        <w:rPr>
          <w:bCs/>
        </w:rPr>
        <w:t xml:space="preserve"> results indicate that small future changes in precipitation regime in this region may result in abrupt transitions into new community states.</w:t>
      </w:r>
    </w:p>
    <w:p w14:paraId="79C5BD67" w14:textId="77777777" w:rsidR="00255967" w:rsidRDefault="006643E8" w:rsidP="00956D08">
      <w:pPr>
        <w:spacing w:line="240" w:lineRule="auto"/>
        <w:contextualSpacing/>
        <w:rPr>
          <w:b/>
        </w:rPr>
      </w:pPr>
      <w:r w:rsidRPr="00E37DC5">
        <w:rPr>
          <w:b/>
        </w:rPr>
        <w:t>Introduction</w:t>
      </w:r>
      <w:r w:rsidR="0029112B" w:rsidRPr="00E37DC5">
        <w:rPr>
          <w:b/>
        </w:rPr>
        <w:t xml:space="preserve">: </w:t>
      </w:r>
    </w:p>
    <w:p w14:paraId="4C710FB8" w14:textId="43EDC60C" w:rsidR="00F92723" w:rsidRDefault="00B33B60" w:rsidP="00956D08">
      <w:pPr>
        <w:spacing w:line="24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instrText xml:space="preserve"> ADDIN EN.CITE </w:instrText>
      </w:r>
      <w:r w:rsidR="00587510">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instrText xml:space="preserve"> ADDIN EN.CITE.DATA </w:instrText>
      </w:r>
      <w:r w:rsidR="00587510">
        <w:fldChar w:fldCharType="end"/>
      </w:r>
      <w:r w:rsidR="00611EFF" w:rsidRPr="00E37DC5">
        <w:fldChar w:fldCharType="separate"/>
      </w:r>
      <w:r w:rsidR="00611EFF" w:rsidRPr="00E37DC5">
        <w:rPr>
          <w:noProof/>
        </w:rPr>
        <w:t>(Wrona, Prowse et al. 2006)</w:t>
      </w:r>
      <w:r w:rsidR="00611EFF" w:rsidRPr="00E37DC5">
        <w:fldChar w:fldCharType="end"/>
      </w:r>
      <w:r w:rsidR="006643E8" w:rsidRPr="00E522EE">
        <w:t>. A warmer</w:t>
      </w:r>
      <w:r w:rsidR="00336714">
        <w:t xml:space="preserve">, more energetic </w:t>
      </w:r>
      <w:r w:rsidR="006643E8" w:rsidRPr="00E522EE">
        <w:t xml:space="preserve">atmosphere intensifies the </w:t>
      </w:r>
      <w:r w:rsidR="00A870E1">
        <w:t>h</w:t>
      </w:r>
      <w:r w:rsidR="006643E8" w:rsidRPr="00E522EE">
        <w:t xml:space="preserve">ydrological </w:t>
      </w:r>
      <w:r w:rsidR="00A870E1">
        <w:t>c</w:t>
      </w:r>
      <w:r w:rsidR="006643E8" w:rsidRPr="00E522EE">
        <w:t>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587510">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336714">
        <w:t xml:space="preserve">, </w:t>
      </w:r>
      <w:r w:rsidR="00A67715">
        <w:t>and increases</w:t>
      </w:r>
      <w:r w:rsidR="00336714">
        <w:t xml:space="preserve"> </w:t>
      </w:r>
      <w:r w:rsidR="006643E8" w:rsidRPr="00E522EE">
        <w:t xml:space="preserve">the frequency and intensity of extreme weather events </w:t>
      </w:r>
      <w:r w:rsidR="00611EFF" w:rsidRPr="00E522EE">
        <w:fldChar w:fldCharType="begin"/>
      </w:r>
      <w:r w:rsidR="00587510">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w:t>
      </w:r>
      <w:r w:rsidR="00336714">
        <w:t>changes</w:t>
      </w:r>
      <w:r w:rsidR="00336714" w:rsidRPr="00E522EE">
        <w:t xml:space="preserve"> </w:t>
      </w:r>
      <w:r w:rsidR="006643E8" w:rsidRPr="00E522EE">
        <w:t xml:space="preserve">in precipitation </w:t>
      </w:r>
      <w:r w:rsidR="00336714">
        <w:t>patterns</w:t>
      </w:r>
      <w:r w:rsidR="00336714" w:rsidRPr="00E522EE">
        <w:t xml:space="preserve"> </w:t>
      </w:r>
      <w:r w:rsidR="006643E8" w:rsidRPr="00E522EE">
        <w:t xml:space="preserve">will have significant effects on ecosystems, especially in arid and semi-arid regions </w:t>
      </w:r>
      <w:r w:rsidR="00611EFF" w:rsidRPr="00E522EE">
        <w:fldChar w:fldCharType="begin"/>
      </w:r>
      <w:r w:rsidR="00587510">
        <w:instrText xml:space="preserve"> ADDIN EN.CITE &lt;EndNote&gt;&lt;Cite&gt;&lt;Author&gt;Grimm&lt;/Author&gt;&lt;Year&gt;2013&lt;/Year&gt;&lt;RecNum&gt;239&lt;/RecNum&gt;&lt;DisplayText&gt;(Grimm, Chapin et al. 2013)&lt;/DisplayText&gt;&lt;record&gt;&lt;rec-number&gt;239&lt;/rec-number&gt;&lt;foreign-keys&gt;&lt;key app="EN" db-id="psz5tzvegvfzxvewravxdtp5xdsswfzfxrww" timestamp="0"&gt;239&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C827BF">
        <w:t xml:space="preserve"> Freshwater systems</w:t>
      </w:r>
      <w:r w:rsidR="00604A80">
        <w:t xml:space="preserve"> contain many species with limited dispersal capabilities which </w:t>
      </w:r>
      <w:r w:rsidR="00C827BF">
        <w:t xml:space="preserve">are highly sensitive to </w:t>
      </w:r>
      <w:r w:rsidR="00586A92">
        <w:t xml:space="preserve">changes </w:t>
      </w:r>
      <w:r w:rsidR="00C827BF">
        <w:t>water temperature and availability</w:t>
      </w:r>
      <w:r w:rsidR="00586A92">
        <w:t xml:space="preserve"> </w:t>
      </w:r>
      <w:r w:rsidR="00586A92">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instrText xml:space="preserve"> ADDIN EN.CITE </w:instrText>
      </w:r>
      <w:r w:rsidR="00587510">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instrText xml:space="preserve"> ADDIN EN.CITE.DATA </w:instrText>
      </w:r>
      <w:r w:rsidR="00587510">
        <w:fldChar w:fldCharType="end"/>
      </w:r>
      <w:r w:rsidR="00586A92">
        <w:fldChar w:fldCharType="separate"/>
      </w:r>
      <w:r w:rsidR="00586A92">
        <w:rPr>
          <w:noProof/>
        </w:rPr>
        <w:t>(Woodward, Perkins et al. 2010)</w:t>
      </w:r>
      <w:r w:rsidR="00586A92">
        <w:fldChar w:fldCharType="end"/>
      </w:r>
      <w:r w:rsidR="00347E19" w:rsidRPr="00E522EE">
        <w:t>.</w:t>
      </w:r>
      <w:r w:rsidR="00587510">
        <w:t xml:space="preserve"> Global hydrological models predict </w:t>
      </w:r>
      <w:r w:rsidR="00987D64">
        <w:t xml:space="preserve">region-specific changes in annual flow regime including </w:t>
      </w:r>
      <w:r w:rsidR="00587510">
        <w:t xml:space="preserve">shifts from intermittent </w:t>
      </w:r>
      <w:r w:rsidR="00587510">
        <w:lastRenderedPageBreak/>
        <w:t>to perennial</w:t>
      </w:r>
      <w:r w:rsidR="00987D64">
        <w:t xml:space="preserve"> streamflow in Arizona, New Mexico, and West </w:t>
      </w:r>
      <w:r w:rsidR="00956D08">
        <w:t>Texas.</w:t>
      </w:r>
      <w:r w:rsidR="00347E19" w:rsidRPr="00E522EE">
        <w:t xml:space="preserve"> </w:t>
      </w:r>
      <w:r w:rsidR="006643E8" w:rsidRPr="00E522EE">
        <w:t>However, it is unclear how</w:t>
      </w:r>
      <w:r w:rsidR="00A64EA6">
        <w:t xml:space="preserve"> the biological communities within the </w:t>
      </w:r>
      <w:r w:rsidR="00347E19" w:rsidRPr="00E522EE">
        <w:t xml:space="preserve">stream </w:t>
      </w:r>
      <w:r w:rsidR="006643E8" w:rsidRPr="00E522EE">
        <w:t xml:space="preserve">ecosystems will respond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64EA6">
        <w:t>in-stream biological communities</w:t>
      </w:r>
      <w:r w:rsidR="00AD5979" w:rsidRPr="00E522EE">
        <w:t xml:space="preserve"> </w:t>
      </w:r>
      <w:r w:rsidR="00A870E1">
        <w:t xml:space="preserve">will </w:t>
      </w:r>
      <w:r w:rsidR="00AD5979" w:rsidRPr="00E522EE">
        <w:t xml:space="preserve">improve </w:t>
      </w:r>
      <w:r w:rsidR="00A870E1">
        <w:t xml:space="preserve">our ability to </w:t>
      </w:r>
      <w:r w:rsidR="00AD5979" w:rsidRPr="00E522EE">
        <w:t xml:space="preserve">predict </w:t>
      </w:r>
      <w:r w:rsidR="00A870E1">
        <w:t>to the effects of</w:t>
      </w:r>
      <w:r w:rsidR="00F92723" w:rsidRPr="00E522EE">
        <w:t xml:space="preserve"> anthropogenic climate change</w:t>
      </w:r>
      <w:r w:rsidR="00A870E1">
        <w:t xml:space="preserve"> o</w:t>
      </w:r>
      <w:r w:rsidR="00A67715">
        <w:t>n</w:t>
      </w:r>
      <w:r w:rsidR="00A870E1">
        <w:t xml:space="preserve"> lotic ecosystems</w:t>
      </w:r>
      <w:r w:rsidR="00F92723" w:rsidRPr="00E522EE">
        <w:t>.</w:t>
      </w:r>
    </w:p>
    <w:p w14:paraId="68622568" w14:textId="7F860563" w:rsidR="00A870E1" w:rsidRPr="00E522EE" w:rsidRDefault="00A64EA6" w:rsidP="00956D08">
      <w:pPr>
        <w:spacing w:line="240" w:lineRule="auto"/>
        <w:ind w:firstLine="720"/>
        <w:contextualSpacing/>
        <w:rPr>
          <w:ins w:id="1" w:author="Christopher J. Patrick" w:date="2020-04-27T11:19:00Z"/>
        </w:rPr>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the primary regulator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p>
    <w:p w14:paraId="265F0EB7" w14:textId="520D1F27" w:rsidR="004F6B73" w:rsidRPr="00E522EE" w:rsidRDefault="006D2F2A" w:rsidP="00956D08">
      <w:pPr>
        <w:spacing w:line="24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Abiotic filters are conceptually easy to understand.</w:t>
      </w:r>
      <w:r w:rsidR="00CA6CBF">
        <w:t xml:space="preserve"> </w:t>
      </w:r>
      <w:r w:rsidR="006643E8" w:rsidRPr="00E522EE">
        <w:t xml:space="preserve">Species have physiological tolerances 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4E6DDA">
        <w:t>, if climate change alters those gradients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0900337" w:rsidR="006643E8" w:rsidRPr="00E522EE" w:rsidRDefault="006643E8" w:rsidP="00956D08">
      <w:pPr>
        <w:spacing w:line="24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These studies are typically large in scale, covering vast distances (thousands of km) in order to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w:t>
      </w:r>
      <w:r w:rsidR="007C1C54" w:rsidRPr="00E522EE">
        <w:lastRenderedPageBreak/>
        <w:t>confounding environmental variables (i.e. temperature, elevation, distance, and underlying geology</w:t>
      </w:r>
      <w:r w:rsidR="00193B69">
        <w:t>).</w:t>
      </w:r>
    </w:p>
    <w:p w14:paraId="60E1B608" w14:textId="0AD07A1F" w:rsidR="00453FB3" w:rsidRPr="00E522EE" w:rsidRDefault="00CF3064" w:rsidP="00956D08">
      <w:pPr>
        <w:spacing w:line="24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system 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From east to west to climate becomes more arid,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p>
    <w:p w14:paraId="051D21FE" w14:textId="57FED5A6" w:rsidR="00F96E8B" w:rsidRPr="00E522EE" w:rsidRDefault="00E31E36" w:rsidP="00956D08">
      <w:pPr>
        <w:spacing w:line="240" w:lineRule="auto"/>
        <w:ind w:firstLine="720"/>
        <w:contextualSpacing/>
      </w:pPr>
      <w:r w:rsidRPr="00E522EE">
        <w:t>We used a section of the TCP where precipitation changes most quickly as a model system to evaluate how changes in precipitation alter stream communities.</w:t>
      </w:r>
      <w:r w:rsidR="00CA6CBF">
        <w:t xml:space="preserve"> </w:t>
      </w:r>
      <w:r w:rsidR="00453FB3" w:rsidRPr="00E522EE">
        <w:t xml:space="preserve">As conditions become wetter, there is an observable ecological shift from Thornwood groves in the semi-arid West to Live oak forests </w:t>
      </w:r>
      <w:r w:rsidR="005D55D1">
        <w:t>t</w:t>
      </w:r>
      <w:r w:rsidR="00453FB3" w:rsidRPr="00E522EE">
        <w:t xml:space="preserve">owards the East </w:t>
      </w:r>
      <w:r w:rsidR="0031059E" w:rsidRPr="00E522EE">
        <w:fldChar w:fldCharType="begin"/>
      </w:r>
      <w:r w:rsidR="00587510">
        <w:instrText xml:space="preserve"> ADDIN EN.CITE &lt;EndNote&gt;&lt;Cite&gt;&lt;Author&gt;Chapman BR&lt;/Author&gt;&lt;Year&gt;2018&lt;/Year&gt;&lt;RecNum&gt;187&lt;/RecNum&gt;&lt;DisplayText&gt;(Chapman BR 2018)&lt;/DisplayText&gt;&lt;record&gt;&lt;rec-number&gt;187&lt;/rec-number&gt;&lt;foreign-keys&gt;&lt;key app="EN" db-id="psz5tzvegvfzxvewravxdtp5xdsswfzfxrww" timestamp="0"&gt;187&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w:t>
      </w:r>
      <w:r w:rsidR="00CA6CBF">
        <w:t xml:space="preserve"> </w:t>
      </w:r>
      <w:r w:rsidR="00A870E1">
        <w:t>In addition to its value as a case study region, there is limited prior biological sampling by state and federal agencies of running waters in the TCP</w:t>
      </w:r>
      <w:r w:rsidR="00CA6CBF">
        <w:t>,</w:t>
      </w:r>
      <w:r w:rsidR="00A870E1">
        <w:t xml:space="preserve"> so sampling efforts enhance </w:t>
      </w:r>
      <w:r w:rsidR="007D1D2C">
        <w:t>our understanding of subtropical ecosystems</w:t>
      </w:r>
      <w:r w:rsidR="005A5FC6">
        <w:t xml:space="preserve"> </w:t>
      </w:r>
      <w:r w:rsidR="005A5FC6">
        <w:fldChar w:fldCharType="begin"/>
      </w:r>
      <w:r w:rsidR="005A5FC6">
        <w:instrText xml:space="preserve"> ADDIN ZOTERO_ITEM CSL_CITATION {"citationID":"DHExWiVR","properties":{"formattedCitation":"(US EPA 2016)","plainCitation":"(US EPA 2016)","noteIndex":0},"citationItems":[{"id":125,"uris":["http://zotero.org/users/local/tyq98Km3/items/YGAWA8LL"],"uri":["http://zotero.org/users/local/tyq98Km3/items/YGAWA8LL"],"itemData":{"id":125,"type":"report","title":"National Aquativ Resource Surveys. National Rivers and Streams Assessment 2008-2009. Available from U.S. EPA web page: https://www.epa.gov/national-aquatic-resource-surveys/data-national-aquatic-resource-surveys. Date accessed: 2020-09-17.","author":[{"family":"US EPA","given":""}],"issued":{"date-parts":[["2016"]]}}}],"schema":"https://github.com/citation-style-language/schema/raw/master/csl-citation.json"} </w:instrText>
      </w:r>
      <w:r w:rsidR="005A5FC6">
        <w:fldChar w:fldCharType="separate"/>
      </w:r>
      <w:r w:rsidR="005A5FC6" w:rsidRPr="005A5FC6">
        <w:t>(US EPA 2016)</w:t>
      </w:r>
      <w:r w:rsidR="005A5FC6">
        <w:fldChar w:fldCharType="end"/>
      </w:r>
      <w:r w:rsidR="007D1D2C">
        <w:t xml:space="preserve">. </w:t>
      </w:r>
      <w:r w:rsidR="00300F8C" w:rsidRPr="00E522EE">
        <w:t>Along the rainfall gradient we 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587510">
        <w: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956D08">
      <w:pPr>
        <w:spacing w:line="240" w:lineRule="auto"/>
        <w:contextualSpacing/>
        <w:rPr>
          <w:b/>
        </w:rPr>
      </w:pPr>
    </w:p>
    <w:p w14:paraId="1C806B32" w14:textId="5E3FF8D6" w:rsidR="007A3C8C" w:rsidRPr="00E522EE" w:rsidRDefault="007A3C8C" w:rsidP="00956D08">
      <w:pPr>
        <w:spacing w:line="240" w:lineRule="auto"/>
        <w:contextualSpacing/>
        <w:rPr>
          <w:b/>
        </w:rPr>
      </w:pPr>
      <w:r w:rsidRPr="00E522EE">
        <w:rPr>
          <w:b/>
        </w:rPr>
        <w:t>Methods</w:t>
      </w:r>
    </w:p>
    <w:p w14:paraId="786B7487" w14:textId="5E8CFF10" w:rsidR="007A3C8C" w:rsidRDefault="007A3C8C" w:rsidP="00956D08">
      <w:pPr>
        <w:spacing w:line="240" w:lineRule="auto"/>
        <w:contextualSpacing/>
        <w:rPr>
          <w:ins w:id="2" w:author="Christopher J. Patrick" w:date="2020-04-27T11:58:00Z"/>
        </w:rPr>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Each study site i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Appendix-site)</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956D08">
      <w:pPr>
        <w:spacing w:line="240" w:lineRule="auto"/>
        <w:contextualSpacing/>
      </w:pPr>
    </w:p>
    <w:p w14:paraId="50D5F241" w14:textId="419BD463" w:rsidR="007A3C8C" w:rsidRPr="00A5012F" w:rsidRDefault="007A3C8C" w:rsidP="00956D08">
      <w:pPr>
        <w:spacing w:line="240" w:lineRule="auto"/>
        <w:contextualSpacing/>
      </w:pPr>
      <w:r w:rsidRPr="00E522EE">
        <w:rPr>
          <w:i/>
          <w:iCs/>
        </w:rPr>
        <w:lastRenderedPageBreak/>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are characterized by low variation in 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0CDB9C03" w:rsidR="007A3C8C" w:rsidRPr="00377421" w:rsidRDefault="00A37DDC" w:rsidP="00956D08">
      <w:pPr>
        <w:spacing w:line="24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and field rinsed in a </w:t>
      </w:r>
      <w:r w:rsidR="002926B9" w:rsidRPr="00BE3457">
        <w:t>500-</w:t>
      </w:r>
      <w:r w:rsidR="002926B9">
        <w:t>µm sieve bucket.</w:t>
      </w:r>
      <w:r w:rsidR="00CA6CBF">
        <w:t xml:space="preserve"> </w:t>
      </w:r>
      <w:r w:rsidR="002926B9">
        <w:t>After removal of rinsed larger sticks and leaves, the entire sample was preserved with the addition of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956D08">
      <w:pPr>
        <w:spacing w:line="240" w:lineRule="auto"/>
        <w:contextualSpacing/>
        <w:rPr>
          <w:ins w:id="3" w:author="Christopher J. Patrick" w:date="2020-04-27T11:58:00Z"/>
          <w:i/>
          <w:iCs/>
        </w:rPr>
      </w:pPr>
    </w:p>
    <w:p w14:paraId="54FD6FBE" w14:textId="071D481E" w:rsidR="007A3C8C" w:rsidRPr="00377421" w:rsidRDefault="007A3C8C" w:rsidP="00956D08">
      <w:pPr>
        <w:spacing w:line="24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 xml:space="preserve">Canopy cover was measured using a spherical </w:t>
      </w:r>
      <w:proofErr w:type="spellStart"/>
      <w:r w:rsidR="00A75934">
        <w:t>densiometer</w:t>
      </w:r>
      <w:proofErr w:type="spellEnd"/>
      <w:r w:rsidR="00A75934">
        <w:t>.</w:t>
      </w:r>
      <w:r w:rsidR="00CA6CBF">
        <w:t xml:space="preserve"> </w:t>
      </w:r>
      <w:r w:rsidR="00A75934">
        <w:t xml:space="preserve">A </w:t>
      </w:r>
      <w:proofErr w:type="spellStart"/>
      <w:r w:rsidR="00A75934">
        <w:t>Rosgen</w:t>
      </w:r>
      <w:proofErr w:type="spellEnd"/>
      <w:r w:rsidR="00A75934">
        <w:t xml:space="preserve">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w:t>
      </w:r>
      <w:proofErr w:type="spellStart"/>
      <w:r w:rsidR="00A75934">
        <w:t>T</w:t>
      </w:r>
      <w:r w:rsidR="00A75934" w:rsidRPr="00E13A41">
        <w:rPr>
          <w:vertAlign w:val="subscript"/>
        </w:rPr>
        <w:t>water</w:t>
      </w:r>
      <w:proofErr w:type="spellEnd"/>
      <w:r w:rsidR="00A75934" w:rsidRPr="00377421">
        <w:t xml:space="preserve">), conductivity, turbidity, and pH were measured at each point using a YSI </w:t>
      </w:r>
      <w:proofErr w:type="spellStart"/>
      <w:r w:rsidR="00A75934" w:rsidRPr="00377421">
        <w:t>ProDSS</w:t>
      </w:r>
      <w:proofErr w:type="spellEnd"/>
      <w:r w:rsidR="00A75934" w:rsidRPr="00377421">
        <w:t xml:space="preserve">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211F7D08" w:rsidR="00A75934" w:rsidRDefault="00A75934" w:rsidP="00956D08">
      <w:pPr>
        <w:spacing w:line="240" w:lineRule="auto"/>
        <w:ind w:firstLine="720"/>
        <w:contextualSpacing/>
      </w:pPr>
      <w:r w:rsidRPr="00377421">
        <w:t>In addition to the habitat metrics measured in the field,</w:t>
      </w:r>
      <w:r>
        <w:t xml:space="preserve"> we mined climate and watershed data (average annual precipitation (AP), relative humidity (RH), mean-annual potential evapotranspiration (PET), proportion of forested riparian zone (</w:t>
      </w:r>
      <w:proofErr w:type="spellStart"/>
      <w:r>
        <w:t>Rip.forest</w:t>
      </w:r>
      <w:proofErr w:type="spellEnd"/>
      <w:r>
        <w:t>), and proportions of watershed forest (</w:t>
      </w:r>
      <w:proofErr w:type="spellStart"/>
      <w:r>
        <w:t>Bas.forest</w:t>
      </w:r>
      <w:proofErr w:type="spellEnd"/>
      <w:r>
        <w:t>), agriculture (</w:t>
      </w:r>
      <w:proofErr w:type="spellStart"/>
      <w:r>
        <w:t>Bas.plant</w:t>
      </w:r>
      <w:proofErr w:type="spellEnd"/>
      <w:r>
        <w:t>), and urban development (</w:t>
      </w:r>
      <w:proofErr w:type="spellStart"/>
      <w:r>
        <w:t>Bas.dev</w:t>
      </w:r>
      <w:proofErr w:type="spellEnd"/>
      <w:r>
        <w:t>), soil permeability (</w:t>
      </w:r>
      <w:proofErr w:type="spellStart"/>
      <w:r>
        <w:t>Soil.Perm</w:t>
      </w:r>
      <w:proofErr w:type="spellEnd"/>
      <w:r>
        <w:t xml:space="preserve">), soil organic content (Soil.Org), and runoff factor) 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w:t>
      </w:r>
      <w:r>
        <w:lastRenderedPageBreak/>
        <w:t xml:space="preserve">(except </w:t>
      </w:r>
      <w:proofErr w:type="spellStart"/>
      <w:r>
        <w:t>Tranquitas</w:t>
      </w:r>
      <w:proofErr w:type="spellEnd"/>
      <w:r>
        <w:t xml:space="preserve">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221D52B0" w14:textId="0CA52811" w:rsidR="00A75934" w:rsidRPr="009A7FCE" w:rsidRDefault="00A75934" w:rsidP="00956D08">
      <w:pPr>
        <w:spacing w:line="240" w:lineRule="auto"/>
        <w:ind w:firstLine="720"/>
        <w:contextualSpacing/>
      </w:pPr>
      <w:r>
        <w:t xml:space="preserve">In order to evaluate the </w:t>
      </w:r>
      <w:r w:rsidR="00870283">
        <w:t xml:space="preserve">typical </w:t>
      </w:r>
      <w:r>
        <w:t xml:space="preserve">flow regime </w:t>
      </w:r>
      <w:r w:rsidR="00870283">
        <w:t xml:space="preserve">of each site </w:t>
      </w:r>
      <w:r>
        <w:t xml:space="preserve">in the context of seasonal droughts, floods, and overall variation in flow, we calculated the following four variables: average daily discharge (Discharge), the flashiness index (Flash Index = cumulative changes in day to day daily flow / cumulative flow), the high flow Pulse Percentage (HFPP = Percent of time daily flow is above 3 times the median daily flow), </w:t>
      </w:r>
      <w:r w:rsidR="00013E1F">
        <w:t xml:space="preserve">and </w:t>
      </w:r>
      <w:r>
        <w:t>the low flow pulse percentage (LFPP = times where daily discharge drops below the 25</w:t>
      </w:r>
      <w:r w:rsidRPr="00BF0756">
        <w:rPr>
          <w:vertAlign w:val="superscript"/>
        </w:rPr>
        <w:t>th</w:t>
      </w:r>
      <w:r>
        <w:t xml:space="preserve"> percentile) </w:t>
      </w:r>
      <w:r>
        <w:fldChar w:fldCharType="begin"/>
      </w:r>
      <w:r w:rsidR="00587510">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fldChar w:fldCharType="separate"/>
      </w:r>
      <w:r>
        <w:rPr>
          <w:noProof/>
        </w:rPr>
        <w:t>(Olden and Poff 2003, Patrick and Yuan 2017)</w:t>
      </w:r>
      <w:r>
        <w:fldChar w:fldCharType="end"/>
      </w:r>
      <w:r>
        <w:t>.</w:t>
      </w:r>
    </w:p>
    <w:p w14:paraId="76F32DC8" w14:textId="77777777" w:rsidR="00C7618B" w:rsidRDefault="00C7618B" w:rsidP="00956D08">
      <w:pPr>
        <w:spacing w:line="240" w:lineRule="auto"/>
        <w:contextualSpacing/>
        <w:rPr>
          <w:i/>
          <w:iCs/>
        </w:rPr>
      </w:pPr>
    </w:p>
    <w:p w14:paraId="457C3C3A" w14:textId="382864F9" w:rsidR="007A3C8C" w:rsidRPr="009A7FCE" w:rsidRDefault="00407078" w:rsidP="00956D08">
      <w:pPr>
        <w:spacing w:line="240" w:lineRule="auto"/>
        <w:contextualSpacing/>
        <w:rPr>
          <w:rFonts w:eastAsiaTheme="minorEastAsia"/>
        </w:rPr>
      </w:pPr>
      <w:r w:rsidRPr="00BE3457">
        <w:rPr>
          <w:i/>
          <w:iCs/>
        </w:rPr>
        <w:t>Analyses</w:t>
      </w:r>
      <w:r w:rsidRPr="00BE3457">
        <w:rPr>
          <w:b/>
          <w:bCs/>
        </w:rPr>
        <w:t xml:space="preserve">: </w:t>
      </w:r>
      <w:r w:rsidR="007404D7" w:rsidRPr="00A75934">
        <w:t xml:space="preserve">For each community (fish, invertebrates) we calculated Shannon diversity and rarified taxonomic richness </w:t>
      </w:r>
      <w:r w:rsidR="005A5FC6">
        <w:fldChar w:fldCharType="begin"/>
      </w:r>
      <w:r w:rsidR="005A5FC6">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5A5FC6">
        <w:fldChar w:fldCharType="separate"/>
      </w:r>
      <w:r w:rsidR="005A5FC6" w:rsidRPr="005A5FC6">
        <w:t>(</w:t>
      </w:r>
      <w:proofErr w:type="spellStart"/>
      <w:r w:rsidR="005A5FC6" w:rsidRPr="005A5FC6">
        <w:t>Hurlbert</w:t>
      </w:r>
      <w:proofErr w:type="spellEnd"/>
      <w:r w:rsidR="005A5FC6" w:rsidRPr="005A5FC6">
        <w:t xml:space="preserve"> 1971)</w:t>
      </w:r>
      <w:r w:rsidR="005A5FC6">
        <w:fldChar w:fldCharType="end"/>
      </w:r>
      <w:ins w:id="4" w:author="Christopher J. Patrick" w:date="2020-04-28T10:51:00Z">
        <w:r w:rsidR="007404D7" w:rsidRPr="00A75934">
          <w:t>.</w:t>
        </w:r>
      </w:ins>
      <w:r w:rsidR="00CA6CBF">
        <w:rPr>
          <w:b/>
          <w:bCs/>
        </w:rPr>
        <w:t xml:space="preserve"> </w:t>
      </w:r>
      <w:r w:rsidR="00A870E1">
        <w:rPr>
          <w:rFonts w:eastAsiaTheme="minorEastAsia"/>
        </w:rPr>
        <w:t xml:space="preserve">Diversity </w:t>
      </w:r>
      <w:r w:rsidR="007404D7">
        <w:rPr>
          <w:rFonts w:eastAsiaTheme="minorEastAsia"/>
        </w:rPr>
        <w:t xml:space="preserve">and richness </w:t>
      </w:r>
      <w:r w:rsidR="00A870E1">
        <w:rPr>
          <w:rFonts w:eastAsiaTheme="minorEastAsia"/>
        </w:rPr>
        <w:t xml:space="preserve">measures were calculated using the Vegan Library </w:t>
      </w:r>
      <w:r w:rsidR="00A75934">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A75934">
        <w:rPr>
          <w:rFonts w:eastAsiaTheme="minorEastAsia"/>
        </w:rPr>
        <w:fldChar w:fldCharType="separate"/>
      </w:r>
      <w:r w:rsidR="00A75934">
        <w:rPr>
          <w:rFonts w:eastAsiaTheme="minorEastAsia"/>
          <w:noProof/>
        </w:rPr>
        <w:t>(Oksanen, Blanchet et al. 2019)</w:t>
      </w:r>
      <w:r w:rsidR="00A75934">
        <w:rPr>
          <w:rFonts w:eastAsiaTheme="minorEastAsia"/>
        </w:rPr>
        <w:fldChar w:fldCharType="end"/>
      </w:r>
      <w:r w:rsidR="00A870E1">
        <w:rPr>
          <w:rFonts w:eastAsiaTheme="minorEastAsia"/>
        </w:rPr>
        <w:t xml:space="preserve"> in the statistical program R </w:t>
      </w:r>
      <w:r w:rsidR="00A75934">
        <w:rPr>
          <w:rFonts w:eastAsiaTheme="minorEastAsia"/>
        </w:rPr>
        <w:fldChar w:fldCharType="begin"/>
      </w:r>
      <w:r w:rsidR="00587510">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A75934">
        <w:rPr>
          <w:rFonts w:eastAsiaTheme="minorEastAsia"/>
        </w:rPr>
        <w:fldChar w:fldCharType="separate"/>
      </w:r>
      <w:r w:rsidR="00A75934">
        <w:rPr>
          <w:rFonts w:eastAsiaTheme="minorEastAsia"/>
          <w:noProof/>
        </w:rPr>
        <w:t>(R Core Team 2019)</w:t>
      </w:r>
      <w:r w:rsidR="00A75934">
        <w:rPr>
          <w:rFonts w:eastAsiaTheme="minorEastAsia"/>
        </w:rPr>
        <w:fldChar w:fldCharType="end"/>
      </w:r>
      <w:ins w:id="5" w:author="Christopher J. Patrick" w:date="2020-04-27T12:07:00Z">
        <w:r w:rsidR="00A870E1">
          <w:rPr>
            <w:rFonts w:eastAsiaTheme="minorEastAsia"/>
          </w:rPr>
          <w:t>.</w:t>
        </w:r>
      </w:ins>
      <w:r w:rsidR="00CA6CBF">
        <w:rPr>
          <w:rFonts w:eastAsiaTheme="minorEastAsia"/>
        </w:rPr>
        <w:t xml:space="preserve"> </w:t>
      </w:r>
      <w:r w:rsidR="007404D7">
        <w:rPr>
          <w:rFonts w:eastAsiaTheme="minorEastAsia"/>
        </w:rPr>
        <w:t>To evaluate the effect of rainfall on environmental variables that may influence the biota, w</w:t>
      </w:r>
      <w:r w:rsidR="00B62301">
        <w:rPr>
          <w:rFonts w:eastAsiaTheme="minorEastAsia"/>
        </w:rPr>
        <w:t xml:space="preserve">e </w:t>
      </w:r>
      <w:r w:rsidR="000438AE">
        <w:rPr>
          <w:rFonts w:eastAsiaTheme="minorEastAsia"/>
        </w:rPr>
        <w:t xml:space="preserve">used linear </w:t>
      </w:r>
      <w:r w:rsidR="007404D7">
        <w:rPr>
          <w:rFonts w:eastAsiaTheme="minorEastAsia"/>
        </w:rPr>
        <w:t>regression</w:t>
      </w:r>
      <w:r w:rsidR="000438AE">
        <w:rPr>
          <w:rFonts w:eastAsiaTheme="minorEastAsia"/>
        </w:rPr>
        <w:t xml:space="preserve"> to examine </w:t>
      </w:r>
      <w:r w:rsidR="00B54353">
        <w:rPr>
          <w:rFonts w:eastAsiaTheme="minorEastAsia"/>
        </w:rPr>
        <w:t>relationships between environment</w:t>
      </w:r>
      <w:r w:rsidR="002678B3">
        <w:rPr>
          <w:rFonts w:eastAsiaTheme="minorEastAsia"/>
        </w:rPr>
        <w:t>al variables</w:t>
      </w:r>
      <w:r w:rsidR="00B54353">
        <w:rPr>
          <w:rFonts w:eastAsiaTheme="minorEastAsia"/>
        </w:rPr>
        <w:t xml:space="preserve"> and </w:t>
      </w:r>
      <w:r w:rsidR="002678B3">
        <w:rPr>
          <w:rFonts w:eastAsiaTheme="minorEastAsia"/>
        </w:rPr>
        <w:t xml:space="preserve">annual </w:t>
      </w:r>
      <w:r w:rsidR="00B54353">
        <w:rPr>
          <w:rFonts w:eastAsiaTheme="minorEastAsia"/>
        </w:rPr>
        <w:t>precipitation</w:t>
      </w:r>
      <w:r w:rsidR="007404D7">
        <w:rPr>
          <w:rFonts w:eastAsiaTheme="minorEastAsia"/>
        </w:rPr>
        <w:t>.</w:t>
      </w:r>
      <w:r w:rsidR="00CA6CBF">
        <w:rPr>
          <w:rFonts w:eastAsiaTheme="minorEastAsia"/>
        </w:rPr>
        <w:t xml:space="preserve"> </w:t>
      </w:r>
      <w:r w:rsidR="007404D7">
        <w:rPr>
          <w:rFonts w:eastAsiaTheme="minorEastAsia"/>
        </w:rPr>
        <w:t>We then used linear regression to evaluate the effect rainfall and environmental variables on</w:t>
      </w:r>
      <w:r w:rsidR="002678B3">
        <w:rPr>
          <w:rFonts w:eastAsiaTheme="minorEastAsia"/>
        </w:rPr>
        <w:t xml:space="preserve"> </w:t>
      </w:r>
      <w:r w:rsidR="007404D7">
        <w:rPr>
          <w:rFonts w:eastAsiaTheme="minorEastAsia"/>
        </w:rPr>
        <w:t xml:space="preserve">fish and invertebrate </w:t>
      </w:r>
      <w:r w:rsidR="002678B3">
        <w:rPr>
          <w:rFonts w:eastAsiaTheme="minorEastAsia"/>
        </w:rPr>
        <w:t>community metric</w:t>
      </w:r>
      <w:r w:rsidR="00A75934">
        <w:rPr>
          <w:rFonts w:eastAsiaTheme="minorEastAsia"/>
        </w:rPr>
        <w:t>s</w:t>
      </w:r>
      <w:r w:rsidR="007404D7">
        <w:rPr>
          <w:rFonts w:eastAsiaTheme="minorEastAsia"/>
        </w:rPr>
        <w:t>.</w:t>
      </w:r>
      <w:r w:rsidR="00CA6CBF">
        <w:rPr>
          <w:rFonts w:eastAsiaTheme="minorEastAsia"/>
        </w:rPr>
        <w:t xml:space="preserve"> </w:t>
      </w:r>
      <w:r w:rsidR="007404D7">
        <w:rPr>
          <w:rFonts w:eastAsiaTheme="minorEastAsia"/>
        </w:rPr>
        <w:t>Prior to analyses</w:t>
      </w:r>
      <w:r w:rsidR="000438AE">
        <w:rPr>
          <w:rFonts w:eastAsiaTheme="minorEastAsia"/>
        </w:rPr>
        <w:t xml:space="preserve"> </w:t>
      </w:r>
      <w:r w:rsidR="007404D7">
        <w:rPr>
          <w:rFonts w:eastAsiaTheme="minorEastAsia"/>
        </w:rPr>
        <w:t>c</w:t>
      </w:r>
      <w:r w:rsidR="007A3C8C" w:rsidRPr="009A7FCE">
        <w:rPr>
          <w:rFonts w:eastAsiaTheme="minorEastAsia"/>
        </w:rPr>
        <w:t xml:space="preserve">onductivity and </w:t>
      </w:r>
      <w:r w:rsidRPr="00BE3457">
        <w:t>NO</w:t>
      </w:r>
      <w:r w:rsidRPr="00BE3457">
        <w:rPr>
          <w:vertAlign w:val="subscript"/>
        </w:rPr>
        <w:t>3</w:t>
      </w:r>
      <w:r w:rsidRPr="00BE3457">
        <w:rPr>
          <w:vertAlign w:val="superscript"/>
        </w:rPr>
        <w:t>-</w:t>
      </w:r>
      <w:r w:rsidR="007A3C8C" w:rsidRPr="009A7FCE">
        <w:rPr>
          <w:rFonts w:eastAsiaTheme="minorEastAsia"/>
        </w:rPr>
        <w:t xml:space="preserve"> concentrations were </w:t>
      </w:r>
      <w:r>
        <w:rPr>
          <w:rFonts w:eastAsiaTheme="minorEastAsia"/>
        </w:rPr>
        <w:t xml:space="preserve">natural </w:t>
      </w:r>
      <w:r w:rsidR="007A3C8C" w:rsidRPr="009A7FCE">
        <w:rPr>
          <w:rFonts w:eastAsiaTheme="minorEastAsia"/>
        </w:rPr>
        <w:t xml:space="preserve">log transformed </w:t>
      </w:r>
      <w:r w:rsidR="004B08FD">
        <w:rPr>
          <w:rFonts w:eastAsiaTheme="minorEastAsia"/>
        </w:rPr>
        <w:t xml:space="preserve">to </w:t>
      </w:r>
      <w:r w:rsidR="007404D7">
        <w:rPr>
          <w:rFonts w:eastAsiaTheme="minorEastAsia"/>
        </w:rPr>
        <w:t xml:space="preserve">satisfy the test assumption of </w:t>
      </w:r>
      <w:r w:rsidR="004B08FD">
        <w:rPr>
          <w:rFonts w:eastAsiaTheme="minorEastAsia"/>
        </w:rPr>
        <w:t>normality</w:t>
      </w:r>
      <w:r w:rsidR="007A3C8C" w:rsidRPr="009A7FCE">
        <w:rPr>
          <w:rFonts w:eastAsiaTheme="minorEastAsia"/>
        </w:rPr>
        <w:t xml:space="preserve">. </w:t>
      </w:r>
    </w:p>
    <w:p w14:paraId="4A1F6957" w14:textId="5998D5E7" w:rsidR="007A3C8C" w:rsidRPr="009A7FCE" w:rsidRDefault="00273803" w:rsidP="00956D08">
      <w:pPr>
        <w:spacing w:line="240" w:lineRule="auto"/>
        <w:ind w:firstLine="720"/>
        <w:contextualSpacing/>
        <w:rPr>
          <w:rFonts w:eastAsiaTheme="minorEastAsia"/>
        </w:rPr>
      </w:pPr>
      <w:r>
        <w:rPr>
          <w:rFonts w:eastAsiaTheme="minorEastAsia"/>
        </w:rPr>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the</w:t>
      </w:r>
      <w:r w:rsidR="004B08FD">
        <w:rPr>
          <w:rFonts w:eastAsiaTheme="minorEastAsia"/>
        </w:rPr>
        <w:t xml:space="preserve"> </w:t>
      </w:r>
      <w:r w:rsidR="003F4A60">
        <w:rPr>
          <w:rFonts w:eastAsiaTheme="minorEastAsia"/>
        </w:rPr>
        <w:t>‘</w:t>
      </w:r>
      <w:proofErr w:type="spellStart"/>
      <w:r w:rsidR="004B08FD">
        <w:rPr>
          <w:rFonts w:eastAsiaTheme="minorEastAsia"/>
        </w:rPr>
        <w:t>metaMDS</w:t>
      </w:r>
      <w:proofErr w:type="spellEnd"/>
      <w:r w:rsidR="003F4A60">
        <w:rPr>
          <w:rFonts w:eastAsiaTheme="minorEastAsia"/>
        </w:rPr>
        <w:t>’</w:t>
      </w:r>
      <w:r w:rsidR="00FB151F">
        <w:rPr>
          <w:rFonts w:eastAsiaTheme="minorEastAsia"/>
        </w:rPr>
        <w:t xml:space="preserve"> within the VEGAN R package</w:t>
      </w:r>
      <w:r w:rsidR="00A870E1">
        <w:rPr>
          <w:rFonts w:eastAsiaTheme="minorEastAsia"/>
        </w:rPr>
        <w:t>.</w:t>
      </w:r>
      <w:r w:rsidR="008015D8">
        <w:rPr>
          <w:rFonts w:eastAsiaTheme="minorEastAsia"/>
        </w:rPr>
        <w:t xml:space="preserve"> </w:t>
      </w:r>
      <w:r w:rsidR="00A870E1">
        <w:rPr>
          <w:rFonts w:eastAsiaTheme="minorEastAsia"/>
        </w:rPr>
        <w:t>The function</w:t>
      </w:r>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to the configuration as weighted averages</w:t>
      </w:r>
      <w:r w:rsidR="00452AAA">
        <w:rPr>
          <w:rFonts w:eastAsiaTheme="minorEastAsia"/>
        </w:rPr>
        <w:t xml:space="preserve"> </w:t>
      </w:r>
      <w:r w:rsidR="00452AAA">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7A3C8C" w:rsidRPr="009A7FCE">
        <w:rPr>
          <w:rFonts w:eastAsiaTheme="minorEastAsia"/>
        </w:rPr>
        <w:t xml:space="preserve">. </w:t>
      </w:r>
      <w:r w:rsidR="00C93DB7">
        <w:rPr>
          <w:rFonts w:eastAsiaTheme="minorEastAsia"/>
        </w:rPr>
        <w:t xml:space="preserve">Using </w:t>
      </w:r>
      <w:r w:rsidR="007404D7">
        <w:rPr>
          <w:rFonts w:eastAsiaTheme="minorEastAsia"/>
        </w:rPr>
        <w:t>the</w:t>
      </w:r>
      <w:r w:rsidR="00C93DB7">
        <w:rPr>
          <w:rFonts w:eastAsiaTheme="minorEastAsia"/>
        </w:rPr>
        <w:t xml:space="preserve"> climate data, sites were grouped </w:t>
      </w:r>
      <w:r w:rsidR="00C93DB7" w:rsidRPr="001A3D2B">
        <w:rPr>
          <w:rFonts w:eastAsiaTheme="minorEastAsia"/>
        </w:rPr>
        <w:t>using Ward’s minimum variance method</w:t>
      </w:r>
      <w:r w:rsidR="007404D7">
        <w:rPr>
          <w:rFonts w:eastAsiaTheme="minorEastAsia"/>
        </w:rPr>
        <w:t xml:space="preserve"> for hierarchical clustering</w:t>
      </w:r>
      <w:r w:rsidR="00C93DB7" w:rsidRPr="001A3D2B">
        <w:rPr>
          <w:rFonts w:eastAsiaTheme="minorEastAsia"/>
        </w:rPr>
        <w:t xml:space="preserve"> </w:t>
      </w:r>
      <w:r w:rsidR="00C93DB7" w:rsidRPr="001A3D2B">
        <w:rPr>
          <w:rFonts w:eastAsiaTheme="minorEastAsia"/>
        </w:rPr>
        <w:fldChar w:fldCharType="begin"/>
      </w:r>
      <w:r w:rsidR="00587510">
        <w:rPr>
          <w:rFonts w:eastAsiaTheme="minorEastAsia"/>
        </w:rPr>
        <w:instrText xml:space="preserve"> ADDIN EN.CITE &lt;EndNote&gt;&lt;Cite&gt;&lt;Author&gt;Ward&lt;/Author&gt;&lt;Year&gt;1963&lt;/Year&gt;&lt;RecNum&gt;11&lt;/RecNum&gt;&lt;DisplayText&gt;(Ward 1963)&lt;/DisplayText&gt;&lt;record&gt;&lt;rec-number&gt;11&lt;/rec-number&gt;&lt;foreign-keys&gt;&lt;key app="EN" db-id="psz5tzvegvfzxvewravxdtp5xdsswfzfxrww" timestamp="0"&gt;1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00C93DB7" w:rsidRPr="001A3D2B">
        <w:rPr>
          <w:rFonts w:eastAsiaTheme="minorEastAsia"/>
        </w:rPr>
        <w:fldChar w:fldCharType="separate"/>
      </w:r>
      <w:r w:rsidR="00C93DB7" w:rsidRPr="001A3D2B">
        <w:rPr>
          <w:rFonts w:eastAsiaTheme="minorEastAsia"/>
          <w:noProof/>
        </w:rPr>
        <w:t>(Ward 1963)</w:t>
      </w:r>
      <w:r w:rsidR="00C93DB7" w:rsidRPr="001A3D2B">
        <w:rPr>
          <w:rFonts w:eastAsiaTheme="minorEastAsia"/>
        </w:rPr>
        <w:fldChar w:fldCharType="end"/>
      </w:r>
      <w:r w:rsidR="007A3C8C" w:rsidRPr="001A3D2B">
        <w:rPr>
          <w:rFonts w:eastAsiaTheme="minorEastAsia"/>
        </w:rPr>
        <w:t xml:space="preserve">. Finally, we fit environmental variables to each ordination </w:t>
      </w:r>
      <w:r w:rsidR="00FB151F">
        <w:rPr>
          <w:rFonts w:eastAsiaTheme="minorEastAsia"/>
        </w:rPr>
        <w:t xml:space="preserve">using the </w:t>
      </w:r>
      <w:r w:rsidR="00452AAA">
        <w:rPr>
          <w:rFonts w:eastAsiaTheme="minorEastAsia"/>
        </w:rPr>
        <w:t>‘</w:t>
      </w:r>
      <w:proofErr w:type="spellStart"/>
      <w:r w:rsidR="00FB151F">
        <w:rPr>
          <w:rFonts w:eastAsiaTheme="minorEastAsia"/>
        </w:rPr>
        <w:t>envfit</w:t>
      </w:r>
      <w:proofErr w:type="spellEnd"/>
      <w:r w:rsidR="00452AAA">
        <w:rPr>
          <w:rFonts w:eastAsiaTheme="minorEastAsia"/>
        </w:rPr>
        <w:t>’</w:t>
      </w:r>
      <w:r w:rsidR="00FB151F">
        <w:rPr>
          <w:rFonts w:eastAsiaTheme="minorEastAsia"/>
        </w:rPr>
        <w:t xml:space="preserve"> function within the VEGAN R package; </w:t>
      </w:r>
      <w:r w:rsidR="00452AAA">
        <w:rPr>
          <w:rFonts w:eastAsiaTheme="minorEastAsia"/>
        </w:rPr>
        <w:t>this function</w:t>
      </w:r>
      <w:r w:rsidR="00FB151F">
        <w:rPr>
          <w:rFonts w:eastAsiaTheme="minorEastAsia"/>
        </w:rPr>
        <w:t xml:space="preserve"> fits environmental vectors onto the ordination and calculates the maximum correlation</w:t>
      </w:r>
      <w:r w:rsidR="00452AAA">
        <w:rPr>
          <w:rFonts w:eastAsiaTheme="minorEastAsia"/>
        </w:rPr>
        <w:t xml:space="preserve"> with the projection of points (sites in this case)</w:t>
      </w:r>
      <w:r w:rsidR="007A3C8C" w:rsidRPr="001A3D2B">
        <w:rPr>
          <w:rFonts w:eastAsiaTheme="minorEastAsia"/>
        </w:rPr>
        <w:t>.</w:t>
      </w:r>
      <w:r w:rsidR="00452AAA">
        <w:rPr>
          <w:rFonts w:eastAsiaTheme="minorEastAsia"/>
        </w:rPr>
        <w:t xml:space="preserve"> </w:t>
      </w:r>
      <w:r w:rsidR="00CA6CBF">
        <w:rPr>
          <w:rFonts w:eastAsiaTheme="minorEastAsia"/>
          <w:vertAlign w:val="superscript"/>
        </w:rPr>
        <w:t xml:space="preserve"> </w:t>
      </w:r>
      <w:r w:rsidR="00FC3ED8">
        <w:rPr>
          <w:rFonts w:eastAsiaTheme="minorEastAsia"/>
        </w:rPr>
        <w:t>To ease in visual interpretation of the plots we only retained environmental variables that were significant at an α &gt; 0.10 and explained &gt; 40% of the variation.</w:t>
      </w:r>
      <w:r w:rsidR="00CA6CBF">
        <w:rPr>
          <w:rFonts w:eastAsiaTheme="minorEastAsia"/>
        </w:rPr>
        <w:t xml:space="preserve"> </w:t>
      </w:r>
      <w:r w:rsidR="00FC3ED8">
        <w:rPr>
          <w:rFonts w:eastAsiaTheme="minorEastAsia"/>
        </w:rPr>
        <w:t>Retained environmental vectors</w:t>
      </w:r>
      <w:r w:rsidR="00D1243A">
        <w:rPr>
          <w:rFonts w:eastAsiaTheme="minorEastAsia"/>
        </w:rPr>
        <w:t xml:space="preserve"> were overlaid on top of the NMDS plots. </w:t>
      </w:r>
      <w:r w:rsidR="00452AAA">
        <w:rPr>
          <w:rFonts w:eastAsiaTheme="minorEastAsia"/>
        </w:rPr>
        <w:t xml:space="preserve">The direction of the vector indicates the axis of the variable within the ordination space and the length of the arrow is proportional to its correlation with the projected points </w:t>
      </w:r>
      <w:r w:rsidR="00452AAA">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452AAA">
        <w:rPr>
          <w:rFonts w:eastAsiaTheme="minorEastAsia"/>
        </w:rPr>
        <w:t>.</w:t>
      </w:r>
    </w:p>
    <w:p w14:paraId="4C8CC064" w14:textId="77777777" w:rsidR="00273803" w:rsidRDefault="00273803" w:rsidP="00956D08">
      <w:pPr>
        <w:spacing w:line="240" w:lineRule="auto"/>
        <w:contextualSpacing/>
        <w:rPr>
          <w:b/>
          <w:bCs/>
          <w:sz w:val="28"/>
        </w:rPr>
      </w:pPr>
    </w:p>
    <w:p w14:paraId="1581FA80" w14:textId="7B0A1321" w:rsidR="0029112B" w:rsidRPr="009A7FCE" w:rsidRDefault="007A3C8C" w:rsidP="00956D08">
      <w:pPr>
        <w:spacing w:line="240" w:lineRule="auto"/>
        <w:contextualSpacing/>
        <w:rPr>
          <w:b/>
          <w:bCs/>
          <w:sz w:val="28"/>
        </w:rPr>
      </w:pPr>
      <w:r w:rsidRPr="009A7FCE">
        <w:rPr>
          <w:b/>
          <w:bCs/>
          <w:sz w:val="28"/>
        </w:rPr>
        <w:t>Results</w:t>
      </w:r>
    </w:p>
    <w:p w14:paraId="2CBBC6A0" w14:textId="22E005ED" w:rsidR="007D250B" w:rsidRDefault="00C7618B" w:rsidP="00956D08">
      <w:pPr>
        <w:spacing w:line="240" w:lineRule="auto"/>
        <w:contextualSpacing/>
      </w:pPr>
      <w:r w:rsidRPr="00216EFF">
        <w:rPr>
          <w:i/>
          <w:iCs/>
        </w:rPr>
        <w:t xml:space="preserve">Site </w:t>
      </w:r>
      <w:r>
        <w:rPr>
          <w:i/>
          <w:iCs/>
        </w:rPr>
        <w:t xml:space="preserve">Overview: </w:t>
      </w:r>
      <w:r w:rsidRPr="007009FB">
        <w:t xml:space="preserve">Regression analysis of 26 environmental variables </w:t>
      </w:r>
      <w:r>
        <w:t>indicates</w:t>
      </w:r>
      <w:r w:rsidRPr="007009FB">
        <w:t xml:space="preserve"> 20 significant </w:t>
      </w:r>
      <w:r>
        <w:t>(</w:t>
      </w:r>
      <w:r w:rsidRPr="007009FB">
        <w:t>R</w:t>
      </w:r>
      <w:r w:rsidRPr="007009FB">
        <w:rPr>
          <w:vertAlign w:val="superscript"/>
        </w:rPr>
        <w:t>2</w:t>
      </w:r>
      <w:r w:rsidRPr="007009FB">
        <w:t xml:space="preserve"> &gt; 0.40 and a </w:t>
      </w:r>
      <w:r w:rsidRPr="007009FB">
        <w:rPr>
          <w:i/>
          <w:iCs/>
        </w:rPr>
        <w:t>p</w:t>
      </w:r>
      <w:r w:rsidRPr="007009FB">
        <w:t>-value &lt; 0.05</w:t>
      </w:r>
      <w:r>
        <w:t>)</w:t>
      </w:r>
      <w:r w:rsidRPr="007009FB">
        <w:t xml:space="preserve"> relationships reported in Appendix-regressions</w:t>
      </w:r>
      <w:r>
        <w:rPr>
          <w:i/>
          <w:iCs/>
        </w:rPr>
        <w:t xml:space="preserve">. </w:t>
      </w:r>
      <w:r>
        <w:t>We observed several significant relationships between mean annual precipitation and measured environmental variables (Appendix-regression)</w:t>
      </w:r>
      <w:ins w:id="6" w:author="Christopher J. Patrick" w:date="2020-04-28T12:07:00Z">
        <w:r>
          <w:t>.</w:t>
        </w:r>
      </w:ins>
      <w:r w:rsidR="00CA6CBF">
        <w:t xml:space="preserve"> </w:t>
      </w:r>
      <w:r>
        <w:t>Surface runoff was positive related with, whereas conductivity and potential evaporation were negatively related to precipitation (Fig</w:t>
      </w:r>
      <w:r w:rsidR="00E70084">
        <w:t>.</w:t>
      </w:r>
      <w:r>
        <w:t xml:space="preserve"> 2).</w:t>
      </w:r>
      <w:r w:rsidR="000976FE">
        <w:t xml:space="preserve"> Increasing PET is correlated with increases in </w:t>
      </w:r>
      <w:proofErr w:type="spellStart"/>
      <w:r w:rsidR="000976FE">
        <w:t>T</w:t>
      </w:r>
      <w:r w:rsidR="000976FE">
        <w:rPr>
          <w:vertAlign w:val="subscript"/>
        </w:rPr>
        <w:t>water</w:t>
      </w:r>
      <w:proofErr w:type="spellEnd"/>
      <w:r w:rsidR="000976FE">
        <w:rPr>
          <w:vertAlign w:val="subscript"/>
        </w:rPr>
        <w:t xml:space="preserve"> </w:t>
      </w:r>
      <w:r w:rsidR="000976FE">
        <w:t xml:space="preserve">and decreases in Soil.Org. Lastly, relative humidity </w:t>
      </w:r>
      <w:r>
        <w:t xml:space="preserve">correlates negatively with </w:t>
      </w:r>
      <w:r w:rsidR="000976FE">
        <w:t>LFPP</w:t>
      </w:r>
      <w:r>
        <w:t>.</w:t>
      </w:r>
      <w:r w:rsidR="007D250B">
        <w:t xml:space="preserve"> </w:t>
      </w:r>
    </w:p>
    <w:p w14:paraId="13624AF0" w14:textId="0A601019" w:rsidR="00C7618B" w:rsidRDefault="007D250B" w:rsidP="00956D08">
      <w:pPr>
        <w:spacing w:line="240" w:lineRule="auto"/>
        <w:contextualSpacing/>
      </w:pPr>
      <w:r>
        <w:t>Significant environmental regressions excluding climate variables</w:t>
      </w:r>
      <w:r w:rsidR="000976FE">
        <w:t xml:space="preserve"> are summarized as follows (Appendix-regression); </w:t>
      </w:r>
      <w:r w:rsidR="00C7618B">
        <w:t>HFPP correlates negatively with PO</w:t>
      </w:r>
      <w:r w:rsidR="00C7618B">
        <w:rPr>
          <w:vertAlign w:val="subscript"/>
        </w:rPr>
        <w:t>4</w:t>
      </w:r>
      <w:r w:rsidR="00C7618B">
        <w:rPr>
          <w:vertAlign w:val="superscript"/>
        </w:rPr>
        <w:t>-</w:t>
      </w:r>
      <w:r w:rsidR="000976FE">
        <w:t>,</w:t>
      </w:r>
      <w:r w:rsidR="00C7618B">
        <w:t xml:space="preserve"> </w:t>
      </w:r>
      <w:r w:rsidR="000976FE">
        <w:t>c</w:t>
      </w:r>
      <w:r w:rsidR="00C7618B">
        <w:t>anopy coverage is positively correlated with NH</w:t>
      </w:r>
      <w:r w:rsidR="00C7618B">
        <w:rPr>
          <w:vertAlign w:val="subscript"/>
        </w:rPr>
        <w:t>4</w:t>
      </w:r>
      <w:r w:rsidR="00C7618B">
        <w:rPr>
          <w:vertAlign w:val="superscript"/>
        </w:rPr>
        <w:t>+</w:t>
      </w:r>
      <w:r w:rsidR="000976FE">
        <w:t>,</w:t>
      </w:r>
      <w:r w:rsidR="00C7618B">
        <w:t xml:space="preserve"> </w:t>
      </w:r>
      <w:proofErr w:type="spellStart"/>
      <w:r w:rsidR="000976FE">
        <w:t>R</w:t>
      </w:r>
      <w:r w:rsidR="00C7618B">
        <w:t>osgen</w:t>
      </w:r>
      <w:proofErr w:type="spellEnd"/>
      <w:r w:rsidR="00C7618B">
        <w:t xml:space="preserve"> Index is positively correlated with Soil.Org and turbidity</w:t>
      </w:r>
      <w:r w:rsidR="000976FE">
        <w:t>,</w:t>
      </w:r>
      <w:r w:rsidR="00C7618B">
        <w:t xml:space="preserve"> </w:t>
      </w:r>
      <w:r w:rsidR="000976FE">
        <w:t>b</w:t>
      </w:r>
      <w:r w:rsidR="00C7618B">
        <w:t xml:space="preserve">ank height is positively correlated with </w:t>
      </w:r>
      <w:proofErr w:type="spellStart"/>
      <w:r w:rsidR="00C7618B">
        <w:t>Soil.Perm</w:t>
      </w:r>
      <w:proofErr w:type="spellEnd"/>
      <w:r w:rsidR="000976FE">
        <w:t>,</w:t>
      </w:r>
      <w:r w:rsidR="00C7618B">
        <w:t xml:space="preserve"> pH correlate</w:t>
      </w:r>
      <w:r w:rsidR="000976FE">
        <w:t>s</w:t>
      </w:r>
      <w:r w:rsidR="00C7618B">
        <w:t xml:space="preserve"> positively with conductivity</w:t>
      </w:r>
      <w:r w:rsidR="000976FE">
        <w:t>,</w:t>
      </w:r>
      <w:r w:rsidR="00C7618B">
        <w:t xml:space="preserve"> </w:t>
      </w:r>
      <w:r w:rsidR="000976FE">
        <w:lastRenderedPageBreak/>
        <w:t>t</w:t>
      </w:r>
      <w:r w:rsidR="00C7618B">
        <w:t>urbidity is positively correlated with NO</w:t>
      </w:r>
      <w:r w:rsidR="00C7618B">
        <w:rPr>
          <w:vertAlign w:val="subscript"/>
        </w:rPr>
        <w:t>3</w:t>
      </w:r>
      <w:r w:rsidR="00C7618B">
        <w:rPr>
          <w:vertAlign w:val="superscript"/>
        </w:rPr>
        <w:t>-</w:t>
      </w:r>
      <w:r w:rsidR="00C7618B">
        <w:t xml:space="preserve"> and Soil.Org</w:t>
      </w:r>
      <w:r w:rsidR="000976FE">
        <w:t>,</w:t>
      </w:r>
      <w:r w:rsidR="00C7618B">
        <w:t xml:space="preserve"> </w:t>
      </w:r>
      <w:r w:rsidR="000976FE">
        <w:t>c</w:t>
      </w:r>
      <w:r w:rsidR="00C7618B">
        <w:t>onductivity is positively colinear with pH and is negatively correlated with AP and runoff factor</w:t>
      </w:r>
      <w:r w:rsidR="000976FE">
        <w:t>,</w:t>
      </w:r>
      <w:r w:rsidR="00C7618B">
        <w:t xml:space="preserve"> NO</w:t>
      </w:r>
      <w:r w:rsidR="00C7618B">
        <w:rPr>
          <w:vertAlign w:val="subscript"/>
        </w:rPr>
        <w:t>3</w:t>
      </w:r>
      <w:r w:rsidR="00C7618B">
        <w:rPr>
          <w:vertAlign w:val="superscript"/>
        </w:rPr>
        <w:t>-</w:t>
      </w:r>
      <w:r w:rsidR="00C7618B">
        <w:t xml:space="preserve"> correlate</w:t>
      </w:r>
      <w:r w:rsidR="000976FE">
        <w:t>s</w:t>
      </w:r>
      <w:r w:rsidR="00C7618B">
        <w:t xml:space="preserve"> positively with turbidity and Soil.Org. </w:t>
      </w:r>
      <w:proofErr w:type="spellStart"/>
      <w:r w:rsidR="00C7618B">
        <w:t>Bas.dev</w:t>
      </w:r>
      <w:proofErr w:type="spellEnd"/>
      <w:r w:rsidR="00C7618B">
        <w:t xml:space="preserve"> positively correlates with Soil.Org. </w:t>
      </w:r>
      <w:proofErr w:type="spellStart"/>
      <w:r w:rsidR="00C7618B">
        <w:t>Bas.plant</w:t>
      </w:r>
      <w:proofErr w:type="spellEnd"/>
      <w:r w:rsidR="00C7618B">
        <w:t xml:space="preserve"> correlates negatively with </w:t>
      </w:r>
      <w:proofErr w:type="spellStart"/>
      <w:r w:rsidR="00C7618B">
        <w:t>Soil.Perm</w:t>
      </w:r>
      <w:proofErr w:type="spellEnd"/>
      <w:r w:rsidR="00C7618B">
        <w:t>.</w:t>
      </w:r>
    </w:p>
    <w:p w14:paraId="084EDAB4" w14:textId="77777777" w:rsidR="00A870E1" w:rsidRPr="000976FE" w:rsidRDefault="00A870E1" w:rsidP="00956D08">
      <w:pPr>
        <w:spacing w:line="240" w:lineRule="auto"/>
        <w:contextualSpacing/>
        <w:rPr>
          <w:ins w:id="7" w:author="Christopher J. Patrick" w:date="2020-04-27T12:09:00Z"/>
        </w:rPr>
      </w:pPr>
    </w:p>
    <w:p w14:paraId="4A49F665" w14:textId="31691C4A" w:rsidR="000976FE" w:rsidRDefault="000976FE" w:rsidP="00956D08">
      <w:pPr>
        <w:spacing w:line="240" w:lineRule="auto"/>
        <w:contextualSpacing/>
      </w:pPr>
      <w:r>
        <w:rPr>
          <w:i/>
          <w:iCs/>
        </w:rPr>
        <w:t xml:space="preserve">Fish </w:t>
      </w:r>
      <w:r w:rsidRPr="00171020">
        <w:rPr>
          <w:i/>
          <w:iCs/>
        </w:rPr>
        <w:t>Community</w:t>
      </w:r>
      <w:r>
        <w:t xml:space="preserve">: </w:t>
      </w:r>
      <w:r w:rsidRPr="00BE3457">
        <w:t>In total,</w:t>
      </w:r>
      <w:r w:rsidRPr="00BE3457">
        <w:rPr>
          <w:i/>
          <w:iCs/>
        </w:rPr>
        <w:t xml:space="preserve"> </w:t>
      </w:r>
      <w:r w:rsidRPr="00BE3457">
        <w:t xml:space="preserve">18 fish species </w:t>
      </w:r>
      <w:r>
        <w:t xml:space="preserve">were identified within the </w:t>
      </w:r>
      <w:r w:rsidR="00C43FA8">
        <w:t>surveyed sites</w:t>
      </w:r>
      <w:r>
        <w:t xml:space="preserve">. Proceeding from semi-arid to sub-humid sites, fish Shannon index increases from 0.64 - 1.81, richness increases from 2 - 7 species, and rarified richness increases from 2.09 - 5.48 species. Rarified </w:t>
      </w:r>
      <w:proofErr w:type="spellStart"/>
      <w:r w:rsidRPr="00A64A6E">
        <w:t>Richness</w:t>
      </w:r>
      <w:r w:rsidRPr="00A64A6E">
        <w:rPr>
          <w:vertAlign w:val="subscript"/>
        </w:rPr>
        <w:t>fish</w:t>
      </w:r>
      <w:proofErr w:type="spellEnd"/>
      <w:r>
        <w:t xml:space="preserve"> </w:t>
      </w:r>
      <w:r w:rsidRPr="00A64A6E">
        <w:t>increases</w:t>
      </w:r>
      <w:r>
        <w:t xml:space="preserve"> with increasing </w:t>
      </w:r>
      <w:proofErr w:type="spellStart"/>
      <w:r>
        <w:t>Rip.forest</w:t>
      </w:r>
      <w:proofErr w:type="spellEnd"/>
      <w:r>
        <w:t xml:space="preserve"> (</w:t>
      </w:r>
      <w:r w:rsidRPr="008C36F2">
        <w:t>R</w:t>
      </w:r>
      <w:r>
        <w:rPr>
          <w:vertAlign w:val="superscript"/>
        </w:rPr>
        <w:t>2</w:t>
      </w:r>
      <w:r>
        <w:t xml:space="preserve">=0.404, </w:t>
      </w:r>
      <w:r>
        <w:rPr>
          <w:i/>
          <w:iCs/>
        </w:rPr>
        <w:t>p</w:t>
      </w:r>
      <w:r>
        <w:t>=0.048) or runoff factor (</w:t>
      </w:r>
      <w:r w:rsidRPr="008C36F2">
        <w:t>R</w:t>
      </w:r>
      <w:r>
        <w:rPr>
          <w:vertAlign w:val="superscript"/>
        </w:rPr>
        <w:t>2</w:t>
      </w:r>
      <w:r>
        <w:t xml:space="preserve">=0.415, </w:t>
      </w:r>
      <w:r>
        <w:rPr>
          <w:i/>
          <w:iCs/>
        </w:rPr>
        <w:t>p</w:t>
      </w:r>
      <w:r>
        <w:t>=0.044)</w:t>
      </w:r>
      <w:r w:rsidRPr="008C36F2">
        <w:t xml:space="preserve">. Shannon </w:t>
      </w:r>
      <w:proofErr w:type="spellStart"/>
      <w:r>
        <w:t>I</w:t>
      </w:r>
      <w:r w:rsidRPr="008C36F2">
        <w:t>ndex</w:t>
      </w:r>
      <w:r>
        <w:rPr>
          <w:vertAlign w:val="subscript"/>
        </w:rPr>
        <w:t>fish</w:t>
      </w:r>
      <w:proofErr w:type="spellEnd"/>
      <w:r w:rsidRPr="008C36F2">
        <w:t xml:space="preserve"> decreases with increasing PET</w:t>
      </w:r>
      <w:r>
        <w:t xml:space="preserve"> (</w:t>
      </w:r>
      <w:r w:rsidRPr="008C36F2">
        <w:t>R</w:t>
      </w:r>
      <w:r>
        <w:rPr>
          <w:vertAlign w:val="superscript"/>
        </w:rPr>
        <w:t>2</w:t>
      </w:r>
      <w:r>
        <w:t xml:space="preserve">=0.518, </w:t>
      </w:r>
      <w:r>
        <w:rPr>
          <w:i/>
          <w:iCs/>
        </w:rPr>
        <w:t>p</w:t>
      </w:r>
      <w:r>
        <w:t>=0.019)</w:t>
      </w:r>
      <w:r w:rsidRPr="008C36F2">
        <w:t xml:space="preserve">, </w:t>
      </w:r>
      <w:r>
        <w:t>conductivity (</w:t>
      </w:r>
      <w:r w:rsidRPr="008C36F2">
        <w:t>R</w:t>
      </w:r>
      <w:r>
        <w:rPr>
          <w:vertAlign w:val="superscript"/>
        </w:rPr>
        <w:t>2</w:t>
      </w:r>
      <w:r>
        <w:t>=0.4</w:t>
      </w:r>
      <w:r w:rsidR="00793C29">
        <w:t>06</w:t>
      </w:r>
      <w:r>
        <w:t xml:space="preserve">, </w:t>
      </w:r>
      <w:r>
        <w:rPr>
          <w:i/>
          <w:iCs/>
        </w:rPr>
        <w:t>p</w:t>
      </w:r>
      <w:r>
        <w:t>=0.048)</w:t>
      </w:r>
      <w:r w:rsidRPr="008C36F2">
        <w:t xml:space="preserve">, </w:t>
      </w:r>
      <w:r>
        <w:t xml:space="preserve">or </w:t>
      </w:r>
      <w:r w:rsidRPr="008C36F2">
        <w:t>NH</w:t>
      </w:r>
      <w:r w:rsidRPr="00B05EFE">
        <w:rPr>
          <w:vertAlign w:val="subscript"/>
        </w:rPr>
        <w:t>4</w:t>
      </w:r>
      <w:r w:rsidRPr="00B05EFE">
        <w:rPr>
          <w:vertAlign w:val="superscript"/>
        </w:rPr>
        <w:t>+</w:t>
      </w:r>
      <w:r>
        <w:t xml:space="preserve"> (</w:t>
      </w:r>
      <w:r w:rsidRPr="008C36F2">
        <w:t>R</w:t>
      </w:r>
      <w:r>
        <w:rPr>
          <w:vertAlign w:val="superscript"/>
        </w:rPr>
        <w:t>2</w:t>
      </w:r>
      <w:r>
        <w:t>=0.4</w:t>
      </w:r>
      <w:r w:rsidR="00793C29">
        <w:t>4</w:t>
      </w:r>
      <w:r>
        <w:t xml:space="preserve">5, </w:t>
      </w:r>
      <w:r>
        <w:rPr>
          <w:i/>
          <w:iCs/>
        </w:rPr>
        <w:t>p</w:t>
      </w:r>
      <w:r>
        <w:t>=0.035)</w:t>
      </w:r>
      <w:r w:rsidRPr="008C36F2">
        <w:t>.</w:t>
      </w:r>
      <w:r>
        <w:t xml:space="preserve"> </w:t>
      </w:r>
      <w:r w:rsidRPr="008C36F2">
        <w:t xml:space="preserve">Shannon </w:t>
      </w:r>
      <w:proofErr w:type="spellStart"/>
      <w:r>
        <w:t>I</w:t>
      </w:r>
      <w:r w:rsidRPr="008C36F2">
        <w:t>ndex</w:t>
      </w:r>
      <w:r>
        <w:rPr>
          <w:vertAlign w:val="subscript"/>
        </w:rPr>
        <w:t>fish</w:t>
      </w:r>
      <w:proofErr w:type="spellEnd"/>
      <w:r>
        <w:t xml:space="preserve"> increases with increasing AP (</w:t>
      </w:r>
      <w:r w:rsidRPr="008C36F2">
        <w:t>R</w:t>
      </w:r>
      <w:r>
        <w:rPr>
          <w:vertAlign w:val="superscript"/>
        </w:rPr>
        <w:t>2</w:t>
      </w:r>
      <w:r>
        <w:t>=0.60</w:t>
      </w:r>
      <w:r w:rsidR="00793C29">
        <w:t>2</w:t>
      </w:r>
      <w:r>
        <w:t xml:space="preserve">, </w:t>
      </w:r>
      <w:r>
        <w:rPr>
          <w:i/>
          <w:iCs/>
        </w:rPr>
        <w:t>p</w:t>
      </w:r>
      <w:r>
        <w:t xml:space="preserve">=0.019) and </w:t>
      </w:r>
      <w:r w:rsidR="00793C29">
        <w:t>runoff factor</w:t>
      </w:r>
      <w:r>
        <w:t xml:space="preserve"> (</w:t>
      </w:r>
      <w:r w:rsidRPr="008C36F2">
        <w:t>R</w:t>
      </w:r>
      <w:r>
        <w:rPr>
          <w:vertAlign w:val="superscript"/>
        </w:rPr>
        <w:t>2</w:t>
      </w:r>
      <w:r>
        <w:t>=0.7</w:t>
      </w:r>
      <w:r w:rsidR="00793C29">
        <w:t>16</w:t>
      </w:r>
      <w:r>
        <w:t xml:space="preserve">, </w:t>
      </w:r>
      <w:r>
        <w:rPr>
          <w:i/>
          <w:iCs/>
        </w:rPr>
        <w:t>p</w:t>
      </w:r>
      <w:r>
        <w:t xml:space="preserve">=0.002). </w:t>
      </w:r>
    </w:p>
    <w:p w14:paraId="127E6938" w14:textId="6FCDF961" w:rsidR="000976FE" w:rsidRDefault="000976FE" w:rsidP="00956D08">
      <w:pPr>
        <w:spacing w:line="240" w:lineRule="auto"/>
        <w:ind w:firstLine="720"/>
        <w:contextualSpacing/>
      </w:pPr>
      <w:r>
        <w:t xml:space="preserve">Fish abundances are found in Appendix-fish and are summarized as follows. </w:t>
      </w:r>
      <w:r w:rsidRPr="00A7097F">
        <w:t>Fish species found throughout the study region include, Red Shiner (</w:t>
      </w:r>
      <w:proofErr w:type="spellStart"/>
      <w:r w:rsidRPr="00A7097F">
        <w:rPr>
          <w:i/>
          <w:iCs/>
        </w:rPr>
        <w:t>Cyprinella</w:t>
      </w:r>
      <w:proofErr w:type="spellEnd"/>
      <w:r w:rsidRPr="00A7097F">
        <w:rPr>
          <w:i/>
          <w:iCs/>
        </w:rPr>
        <w:t xml:space="preserve"> </w:t>
      </w:r>
      <w:proofErr w:type="spellStart"/>
      <w:r w:rsidRPr="00A7097F">
        <w:rPr>
          <w:i/>
          <w:iCs/>
        </w:rPr>
        <w:t>lutrensis</w:t>
      </w:r>
      <w:proofErr w:type="spellEnd"/>
      <w:r w:rsidRPr="00A7097F">
        <w:t>), Western Mosquitofish (</w:t>
      </w:r>
      <w:r w:rsidRPr="00A7097F">
        <w:rPr>
          <w:i/>
          <w:iCs/>
        </w:rPr>
        <w:t xml:space="preserve">Gambusia </w:t>
      </w:r>
      <w:proofErr w:type="spellStart"/>
      <w:r w:rsidRPr="00A7097F">
        <w:rPr>
          <w:i/>
          <w:iCs/>
        </w:rPr>
        <w:t>affinis</w:t>
      </w:r>
      <w:proofErr w:type="spellEnd"/>
      <w:r w:rsidRPr="00A7097F">
        <w:t xml:space="preserve">), </w:t>
      </w:r>
      <w:proofErr w:type="spellStart"/>
      <w:r w:rsidRPr="00A7097F">
        <w:t>Longear</w:t>
      </w:r>
      <w:proofErr w:type="spellEnd"/>
      <w:r w:rsidRPr="00A7097F">
        <w:t xml:space="preserve"> Sunfish (</w:t>
      </w:r>
      <w:r w:rsidRPr="00A7097F">
        <w:rPr>
          <w:i/>
          <w:iCs/>
        </w:rPr>
        <w:t xml:space="preserve">Lepomis </w:t>
      </w:r>
      <w:proofErr w:type="spellStart"/>
      <w:r w:rsidRPr="00A7097F">
        <w:rPr>
          <w:i/>
          <w:iCs/>
        </w:rPr>
        <w:t>megalotis</w:t>
      </w:r>
      <w:proofErr w:type="spellEnd"/>
      <w:r w:rsidRPr="00A7097F">
        <w:t>), and Bullhead minnow (</w:t>
      </w:r>
      <w:proofErr w:type="spellStart"/>
      <w:r w:rsidRPr="00A7097F">
        <w:rPr>
          <w:i/>
          <w:iCs/>
        </w:rPr>
        <w:t>Pimephales</w:t>
      </w:r>
      <w:proofErr w:type="spellEnd"/>
      <w:r w:rsidRPr="00A7097F">
        <w:rPr>
          <w:i/>
          <w:iCs/>
        </w:rPr>
        <w:t xml:space="preserve"> </w:t>
      </w:r>
      <w:proofErr w:type="spellStart"/>
      <w:r w:rsidRPr="00A7097F">
        <w:rPr>
          <w:i/>
          <w:iCs/>
        </w:rPr>
        <w:t>vigilax</w:t>
      </w:r>
      <w:proofErr w:type="spellEnd"/>
      <w:r w:rsidRPr="00A7097F">
        <w:t>).</w:t>
      </w:r>
      <w:r>
        <w:t xml:space="preserve"> </w:t>
      </w:r>
      <w:r w:rsidRPr="00A7097F">
        <w:t>Sailfin molly (</w:t>
      </w:r>
      <w:proofErr w:type="spellStart"/>
      <w:r w:rsidRPr="00A7097F">
        <w:rPr>
          <w:i/>
          <w:iCs/>
        </w:rPr>
        <w:t>Poecilia</w:t>
      </w:r>
      <w:proofErr w:type="spellEnd"/>
      <w:r w:rsidRPr="00A7097F">
        <w:rPr>
          <w:i/>
          <w:iCs/>
        </w:rPr>
        <w:t xml:space="preserve"> </w:t>
      </w:r>
      <w:proofErr w:type="spellStart"/>
      <w:r w:rsidRPr="00A7097F">
        <w:rPr>
          <w:i/>
          <w:iCs/>
        </w:rPr>
        <w:t>latipinna</w:t>
      </w:r>
      <w:proofErr w:type="spellEnd"/>
      <w:r w:rsidRPr="00A7097F">
        <w:t>) was found only in Western (semi-arid) sites.</w:t>
      </w:r>
      <w:r w:rsidR="00CA6CBF">
        <w:t xml:space="preserve"> </w:t>
      </w:r>
      <w:r w:rsidRPr="00A7097F">
        <w:t>Several fish species were found only in mesic sites including Rio Grande cichlid (</w:t>
      </w:r>
      <w:proofErr w:type="spellStart"/>
      <w:r w:rsidRPr="00A7097F">
        <w:rPr>
          <w:i/>
          <w:iCs/>
        </w:rPr>
        <w:t>Herichthys</w:t>
      </w:r>
      <w:proofErr w:type="spellEnd"/>
      <w:r w:rsidRPr="00A7097F">
        <w:rPr>
          <w:i/>
          <w:iCs/>
        </w:rPr>
        <w:t xml:space="preserve"> </w:t>
      </w:r>
      <w:proofErr w:type="spellStart"/>
      <w:r w:rsidRPr="00A7097F">
        <w:rPr>
          <w:i/>
          <w:iCs/>
        </w:rPr>
        <w:t>cyanoguttatus</w:t>
      </w:r>
      <w:proofErr w:type="spellEnd"/>
      <w:r w:rsidRPr="00A7097F">
        <w:t>) and slough darter (</w:t>
      </w:r>
      <w:proofErr w:type="spellStart"/>
      <w:r w:rsidRPr="00A7097F">
        <w:rPr>
          <w:i/>
          <w:iCs/>
        </w:rPr>
        <w:t>Etheostoma</w:t>
      </w:r>
      <w:proofErr w:type="spellEnd"/>
      <w:r w:rsidRPr="00A7097F">
        <w:rPr>
          <w:i/>
          <w:iCs/>
        </w:rPr>
        <w:t xml:space="preserve"> gracile</w:t>
      </w:r>
      <w:r w:rsidRPr="00A7097F">
        <w:t>).</w:t>
      </w:r>
      <w:r>
        <w:t xml:space="preserve"> </w:t>
      </w:r>
      <w:r w:rsidRPr="00A7097F">
        <w:t xml:space="preserve">Fish species found throughout the central and Eastern sites (mesic and sub-humid) include </w:t>
      </w:r>
      <w:proofErr w:type="spellStart"/>
      <w:r w:rsidRPr="00A7097F">
        <w:t>blackstripe</w:t>
      </w:r>
      <w:proofErr w:type="spellEnd"/>
      <w:r w:rsidRPr="00A7097F">
        <w:t xml:space="preserve"> topminnow (</w:t>
      </w:r>
      <w:proofErr w:type="spellStart"/>
      <w:r w:rsidRPr="00A7097F">
        <w:t>Fundulus</w:t>
      </w:r>
      <w:proofErr w:type="spellEnd"/>
      <w:r w:rsidRPr="00A7097F">
        <w:t xml:space="preserve"> </w:t>
      </w:r>
      <w:proofErr w:type="spellStart"/>
      <w:r w:rsidRPr="00A7097F">
        <w:t>notatus</w:t>
      </w:r>
      <w:proofErr w:type="spellEnd"/>
      <w:r w:rsidRPr="00A7097F">
        <w:t>), green sunfish (</w:t>
      </w:r>
      <w:r w:rsidRPr="00A7097F">
        <w:rPr>
          <w:i/>
          <w:iCs/>
        </w:rPr>
        <w:t xml:space="preserve">Lepomis </w:t>
      </w:r>
      <w:proofErr w:type="spellStart"/>
      <w:r w:rsidRPr="00A7097F">
        <w:rPr>
          <w:i/>
          <w:iCs/>
        </w:rPr>
        <w:t>cyanellus</w:t>
      </w:r>
      <w:proofErr w:type="spellEnd"/>
      <w:r w:rsidRPr="00A7097F">
        <w:t>), warmouth sunfish (</w:t>
      </w:r>
      <w:r w:rsidRPr="00A7097F">
        <w:rPr>
          <w:i/>
          <w:iCs/>
        </w:rPr>
        <w:t xml:space="preserve">Lepomis </w:t>
      </w:r>
      <w:proofErr w:type="spellStart"/>
      <w:r w:rsidRPr="00A7097F">
        <w:rPr>
          <w:i/>
          <w:iCs/>
        </w:rPr>
        <w:t>gulosus</w:t>
      </w:r>
      <w:proofErr w:type="spellEnd"/>
      <w:r w:rsidRPr="00A7097F">
        <w:t>), bluegill sunfish (</w:t>
      </w:r>
      <w:r w:rsidRPr="00A7097F">
        <w:rPr>
          <w:i/>
          <w:iCs/>
        </w:rPr>
        <w:t>Lepomis macrochirus</w:t>
      </w:r>
      <w:r w:rsidRPr="00A7097F">
        <w:t>), and dollar sunfish (</w:t>
      </w:r>
      <w:r w:rsidRPr="00A7097F">
        <w:rPr>
          <w:i/>
          <w:iCs/>
        </w:rPr>
        <w:t xml:space="preserve">Lepomis </w:t>
      </w:r>
      <w:proofErr w:type="spellStart"/>
      <w:r w:rsidRPr="00A7097F">
        <w:rPr>
          <w:i/>
          <w:iCs/>
        </w:rPr>
        <w:t>marginatus</w:t>
      </w:r>
      <w:proofErr w:type="spellEnd"/>
      <w:r w:rsidRPr="00A7097F">
        <w:t>).</w:t>
      </w:r>
      <w:r>
        <w:t xml:space="preserve"> </w:t>
      </w:r>
      <w:r w:rsidRPr="00A7097F">
        <w:t xml:space="preserve">Fish species found only in the Eastern (sub-humid) sites include black bullhead </w:t>
      </w:r>
      <w:r w:rsidR="009B7EC6">
        <w:t xml:space="preserve">catfish </w:t>
      </w:r>
      <w:r w:rsidRPr="00A7097F">
        <w:t>(</w:t>
      </w:r>
      <w:r w:rsidRPr="00A7097F">
        <w:rPr>
          <w:i/>
          <w:iCs/>
        </w:rPr>
        <w:t>Ameiurus melas</w:t>
      </w:r>
      <w:r w:rsidRPr="00A7097F">
        <w:t>), American eel (</w:t>
      </w:r>
      <w:r w:rsidRPr="00A7097F">
        <w:rPr>
          <w:i/>
          <w:iCs/>
        </w:rPr>
        <w:t>Anguilla rostrata</w:t>
      </w:r>
      <w:r w:rsidRPr="00A7097F">
        <w:t>), blacktail shiner (</w:t>
      </w:r>
      <w:proofErr w:type="spellStart"/>
      <w:r w:rsidRPr="00A7097F">
        <w:rPr>
          <w:i/>
          <w:iCs/>
        </w:rPr>
        <w:t>Cyprinella</w:t>
      </w:r>
      <w:proofErr w:type="spellEnd"/>
      <w:r w:rsidRPr="00A7097F">
        <w:rPr>
          <w:i/>
          <w:iCs/>
        </w:rPr>
        <w:t xml:space="preserve"> </w:t>
      </w:r>
      <w:proofErr w:type="spellStart"/>
      <w:r w:rsidRPr="00A7097F">
        <w:rPr>
          <w:i/>
          <w:iCs/>
        </w:rPr>
        <w:t>venusta</w:t>
      </w:r>
      <w:proofErr w:type="spellEnd"/>
      <w:r w:rsidRPr="00A7097F">
        <w:t xml:space="preserve">), redbreast sunfish (Lepomis </w:t>
      </w:r>
      <w:proofErr w:type="spellStart"/>
      <w:r w:rsidRPr="00A7097F">
        <w:t>auritus</w:t>
      </w:r>
      <w:proofErr w:type="spellEnd"/>
      <w:r w:rsidRPr="00A7097F">
        <w:t xml:space="preserve">), and </w:t>
      </w:r>
      <w:proofErr w:type="spellStart"/>
      <w:r w:rsidRPr="00A7097F">
        <w:t>orangespotted</w:t>
      </w:r>
      <w:proofErr w:type="spellEnd"/>
      <w:r w:rsidRPr="00A7097F">
        <w:t xml:space="preserve"> sunfish (</w:t>
      </w:r>
      <w:r w:rsidRPr="00A7097F">
        <w:rPr>
          <w:i/>
          <w:iCs/>
        </w:rPr>
        <w:t>Lepomis humilis</w:t>
      </w:r>
      <w:r w:rsidRPr="00A7097F">
        <w:t>)</w:t>
      </w:r>
      <w:r>
        <w:t>.</w:t>
      </w:r>
    </w:p>
    <w:p w14:paraId="16974BBC" w14:textId="4D727551" w:rsidR="000976FE" w:rsidRPr="00D1243A" w:rsidRDefault="000976FE" w:rsidP="00956D08">
      <w:pPr>
        <w:spacing w:line="240" w:lineRule="auto"/>
        <w:ind w:firstLine="720"/>
        <w:contextualSpacing/>
      </w:pPr>
      <w:r>
        <w:t xml:space="preserve"> The best solution for </w:t>
      </w:r>
      <w:r w:rsidR="00F67B11">
        <w:t xml:space="preserve">the </w:t>
      </w:r>
      <w:r>
        <w:t xml:space="preserve">NMDS ordination of fish community data had </w:t>
      </w:r>
      <w:r w:rsidR="00F67B11">
        <w:t xml:space="preserve">a </w:t>
      </w:r>
      <w:r>
        <w:t xml:space="preserve">stress value of 0.156 </w:t>
      </w:r>
      <w:r w:rsidR="00F67B11">
        <w:t>indicating a good fit of the data</w:t>
      </w:r>
      <w:r w:rsidR="00442D6F">
        <w:t xml:space="preserve"> </w:t>
      </w:r>
      <w:r w:rsidR="00442D6F">
        <w:fldChar w:fldCharType="begin"/>
      </w:r>
      <w:r w:rsidR="00442D6F">
        <w:instrText xml:space="preserve"> ADDIN ZOTERO_ITEM CSL_CITATION {"citationID":"g4iIKH62","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442D6F">
        <w:fldChar w:fldCharType="separate"/>
      </w:r>
      <w:r w:rsidR="00442D6F" w:rsidRPr="00442D6F">
        <w:t>(Oksanen et al. 2019)</w:t>
      </w:r>
      <w:r w:rsidR="00442D6F">
        <w:fldChar w:fldCharType="end"/>
      </w:r>
      <w:r>
        <w:t xml:space="preserve">. </w:t>
      </w:r>
      <w:r w:rsidRPr="009A7FCE">
        <w:t>The NMDS ordination of fish assemblages indicate compositional shifts across the precipitation gradient (Fig</w:t>
      </w:r>
      <w:r w:rsidR="00E70084">
        <w:t>.</w:t>
      </w:r>
      <w:r w:rsidRPr="009A7FCE">
        <w:t xml:space="preserve"> </w:t>
      </w:r>
      <w:r>
        <w:t>3</w:t>
      </w:r>
      <w:r w:rsidRPr="009A7FCE">
        <w:t xml:space="preserve">). Hierarchical clustering resulted in 3 site </w:t>
      </w:r>
      <w:r w:rsidRPr="009B7EC6">
        <w:t xml:space="preserve">groupings labeled “semi-arid” (yellow), “mesic” (green), and “sub-humid” (blue). Semi-arid fish communities are dominated by </w:t>
      </w:r>
      <w:r w:rsidR="009B7EC6" w:rsidRPr="009B7EC6">
        <w:t>sailfin molly</w:t>
      </w:r>
      <w:r w:rsidRPr="009B7EC6">
        <w:t xml:space="preserve">, </w:t>
      </w:r>
      <w:r w:rsidR="009B7EC6" w:rsidRPr="009B7EC6">
        <w:t>western mosquitofish</w:t>
      </w:r>
      <w:r w:rsidRPr="009B7EC6">
        <w:t xml:space="preserve">, and </w:t>
      </w:r>
      <w:r w:rsidR="009B7EC6" w:rsidRPr="009B7EC6">
        <w:t>bullhead minnow</w:t>
      </w:r>
      <w:r w:rsidRPr="009A7FCE">
        <w:t xml:space="preserve">. </w:t>
      </w:r>
      <w:r>
        <w:t>Fish c</w:t>
      </w:r>
      <w:r w:rsidRPr="009A7FCE">
        <w:t xml:space="preserve">ommunities in mesic and sub-humid climates contain a variety of </w:t>
      </w:r>
      <w:r w:rsidR="009B7EC6">
        <w:t>sunfish</w:t>
      </w:r>
      <w:r w:rsidRPr="009A7FCE">
        <w:t xml:space="preserve"> species, but mesic streams uniquely contain </w:t>
      </w:r>
      <w:r w:rsidR="009B7EC6" w:rsidRPr="009B7EC6">
        <w:t>Rio Grande cichlid</w:t>
      </w:r>
      <w:r w:rsidRPr="009A7FCE">
        <w:t xml:space="preserve">. Sub-humid streams uniquely contain </w:t>
      </w:r>
      <w:r w:rsidR="009B7EC6">
        <w:t>hogchoker</w:t>
      </w:r>
      <w:r w:rsidR="009B7EC6" w:rsidRPr="009A7FCE">
        <w:rPr>
          <w:i/>
          <w:iCs/>
        </w:rPr>
        <w:t xml:space="preserve"> </w:t>
      </w:r>
      <w:r w:rsidR="009B7EC6">
        <w:t>(</w:t>
      </w:r>
      <w:proofErr w:type="spellStart"/>
      <w:r w:rsidRPr="009A7FCE">
        <w:rPr>
          <w:i/>
          <w:iCs/>
        </w:rPr>
        <w:t>Trinectes</w:t>
      </w:r>
      <w:proofErr w:type="spellEnd"/>
      <w:r w:rsidRPr="009A7FCE">
        <w:rPr>
          <w:i/>
          <w:iCs/>
        </w:rPr>
        <w:t xml:space="preserve"> maculatus</w:t>
      </w:r>
      <w:r w:rsidR="009B7EC6" w:rsidRPr="009B7EC6">
        <w:t>)</w:t>
      </w:r>
      <w:r w:rsidRPr="009A7FCE">
        <w:t xml:space="preserve">, </w:t>
      </w:r>
      <w:r w:rsidR="009B7EC6" w:rsidRPr="00A7097F">
        <w:t>black bullhead</w:t>
      </w:r>
      <w:r w:rsidR="009B7EC6">
        <w:t xml:space="preserve"> catfish</w:t>
      </w:r>
      <w:r w:rsidRPr="009A7FCE">
        <w:t xml:space="preserve">, and </w:t>
      </w:r>
      <w:r w:rsidR="009B7EC6" w:rsidRPr="00A7097F">
        <w:t>blacktail shiner</w:t>
      </w:r>
      <w:r>
        <w:t>. Significant fitted environmental variables on fish community NMDS include RH and LFPP (Appendix-ordination).</w:t>
      </w:r>
    </w:p>
    <w:p w14:paraId="45411C3A" w14:textId="77777777" w:rsidR="000976FE" w:rsidRDefault="000976FE" w:rsidP="00956D08">
      <w:pPr>
        <w:spacing w:line="240" w:lineRule="auto"/>
        <w:contextualSpacing/>
      </w:pPr>
    </w:p>
    <w:p w14:paraId="6DE4A7FF" w14:textId="1327F2A7" w:rsidR="000976FE" w:rsidRDefault="000976FE" w:rsidP="00956D08">
      <w:pPr>
        <w:spacing w:line="240" w:lineRule="auto"/>
        <w:contextualSpacing/>
      </w:pPr>
      <w:r>
        <w:rPr>
          <w:i/>
          <w:iCs/>
        </w:rPr>
        <w:t xml:space="preserve">Invertebrate Community: </w:t>
      </w:r>
      <w:r>
        <w:t xml:space="preserve">A total of 94 invertebrate genera were identified within the study region. Invertebrate richness ranges 7–29 genera with the highest values (29, 26, and 27) occurring at three mesic sites (Aransas, </w:t>
      </w:r>
      <w:proofErr w:type="spellStart"/>
      <w:r>
        <w:t>Perdido</w:t>
      </w:r>
      <w:proofErr w:type="spellEnd"/>
      <w:r>
        <w:t xml:space="preserve"> and Mission respectively). Invertebrate Shannon index ranges 1.83–3.30 with higher values (3.30, 3.18 and 3.28) at three mesic sites (Aransas, </w:t>
      </w:r>
      <w:proofErr w:type="spellStart"/>
      <w:r>
        <w:t>Perdido</w:t>
      </w:r>
      <w:proofErr w:type="spellEnd"/>
      <w:r>
        <w:t>, and Mission respectively) (Appendix-invert).</w:t>
      </w:r>
      <w:r w:rsidRPr="00A64A6E">
        <w:t xml:space="preserve"> </w:t>
      </w:r>
      <w:r>
        <w:t xml:space="preserve">Rarified </w:t>
      </w:r>
      <w:proofErr w:type="spellStart"/>
      <w:r>
        <w:t>richness</w:t>
      </w:r>
      <w:r>
        <w:rPr>
          <w:vertAlign w:val="subscript"/>
        </w:rPr>
        <w:t>invertebrate</w:t>
      </w:r>
      <w:proofErr w:type="spellEnd"/>
      <w:r>
        <w:t xml:space="preserve"> did not correlate significantly with environmental predictors.</w:t>
      </w:r>
      <w:r w:rsidR="00CA6CBF">
        <w:t xml:space="preserve"> </w:t>
      </w:r>
      <w:r>
        <w:t xml:space="preserve">Shannon </w:t>
      </w:r>
      <w:proofErr w:type="spellStart"/>
      <w:r>
        <w:t>Index</w:t>
      </w:r>
      <w:r>
        <w:rPr>
          <w:vertAlign w:val="subscript"/>
        </w:rPr>
        <w:t>invertebrate</w:t>
      </w:r>
      <w:proofErr w:type="spellEnd"/>
      <w:r>
        <w:t xml:space="preserve"> decreases with increasing LFPP (R</w:t>
      </w:r>
      <w:r>
        <w:rPr>
          <w:vertAlign w:val="superscript"/>
        </w:rPr>
        <w:t>2</w:t>
      </w:r>
      <w:r>
        <w:t xml:space="preserve">=0.411, </w:t>
      </w:r>
      <w:r>
        <w:rPr>
          <w:i/>
          <w:iCs/>
        </w:rPr>
        <w:t>p</w:t>
      </w:r>
      <w:r>
        <w:t xml:space="preserve">-value=0.046). Since maximum richness and Shannon index values were observed at sites in the middle of the precipitation gradient, we conducted a second order quadratic regression between Shannon </w:t>
      </w:r>
      <w:proofErr w:type="spellStart"/>
      <w:r>
        <w:t>Index</w:t>
      </w:r>
      <w:r>
        <w:rPr>
          <w:vertAlign w:val="subscript"/>
        </w:rPr>
        <w:t>invertebrate</w:t>
      </w:r>
      <w:proofErr w:type="spellEnd"/>
      <w:r>
        <w:t xml:space="preserve"> and AP (R</w:t>
      </w:r>
      <w:r>
        <w:rPr>
          <w:vertAlign w:val="superscript"/>
        </w:rPr>
        <w:t>2</w:t>
      </w:r>
      <w:r>
        <w:t xml:space="preserve">=0.319, </w:t>
      </w:r>
      <w:r>
        <w:rPr>
          <w:i/>
          <w:iCs/>
        </w:rPr>
        <w:t>p</w:t>
      </w:r>
      <w:r>
        <w:t>-value=0.260) (Fig</w:t>
      </w:r>
      <w:r w:rsidR="00E70084">
        <w:t>.</w:t>
      </w:r>
      <w:r>
        <w:t xml:space="preserve"> 2).</w:t>
      </w:r>
    </w:p>
    <w:p w14:paraId="780DD40D" w14:textId="731FDB6B" w:rsidR="000976FE" w:rsidRDefault="00A37DDC" w:rsidP="00956D08">
      <w:pPr>
        <w:spacing w:line="240" w:lineRule="auto"/>
        <w:ind w:firstLine="720"/>
        <w:contextualSpacing/>
      </w:pPr>
      <w:r>
        <w:t>I</w:t>
      </w:r>
      <w:r w:rsidR="000976FE">
        <w:t xml:space="preserve">nvertebrate community abundances are found in Appendix-invert and are summarized as follows. We identified 17 genera of coleoptera; mesic and sub-humid sites contained a variety, </w:t>
      </w:r>
      <w:r w:rsidR="000976FE">
        <w:lastRenderedPageBreak/>
        <w:t>but the semi-arid sites (</w:t>
      </w:r>
      <w:proofErr w:type="spellStart"/>
      <w:r w:rsidR="000976FE">
        <w:t>Tranquitas</w:t>
      </w:r>
      <w:proofErr w:type="spellEnd"/>
      <w:r w:rsidR="000976FE">
        <w:t xml:space="preserve"> and San Fernando) contain 0-1 genera (</w:t>
      </w:r>
      <w:proofErr w:type="spellStart"/>
      <w:r w:rsidR="000976FE" w:rsidRPr="00284BED">
        <w:rPr>
          <w:i/>
          <w:iCs/>
        </w:rPr>
        <w:t>Stenelmis</w:t>
      </w:r>
      <w:proofErr w:type="spellEnd"/>
      <w:r w:rsidR="000976FE">
        <w:t>). We identified 17 genera of Ephemeroptera throughout the study region; no Ephemeroptera were identified at two semi-arid sites (</w:t>
      </w:r>
      <w:proofErr w:type="spellStart"/>
      <w:r w:rsidR="000976FE">
        <w:t>Tranquitas</w:t>
      </w:r>
      <w:proofErr w:type="spellEnd"/>
      <w:r w:rsidR="000976FE">
        <w:t xml:space="preserve"> and San Fernando) and one sub-humid site (</w:t>
      </w:r>
      <w:proofErr w:type="spellStart"/>
      <w:r w:rsidR="000976FE">
        <w:t>Placedo</w:t>
      </w:r>
      <w:proofErr w:type="spellEnd"/>
      <w:r w:rsidR="000976FE">
        <w:t>).</w:t>
      </w:r>
      <w:r w:rsidR="00CA6CBF">
        <w:t xml:space="preserve"> </w:t>
      </w:r>
      <w:r w:rsidR="000976FE">
        <w:t xml:space="preserve"> We identified 17 genera of </w:t>
      </w:r>
      <w:proofErr w:type="spellStart"/>
      <w:r w:rsidR="000976FE">
        <w:t>Gastropoda</w:t>
      </w:r>
      <w:proofErr w:type="spellEnd"/>
      <w:r w:rsidR="000976FE">
        <w:t xml:space="preserve"> within the study region; abundances are relatively high (exceeding 1000 per m</w:t>
      </w:r>
      <w:r w:rsidR="000976FE">
        <w:rPr>
          <w:vertAlign w:val="superscript"/>
        </w:rPr>
        <w:t>2</w:t>
      </w:r>
      <w:r w:rsidR="000976FE">
        <w:t>) for several genera in the semi-arid and mesic sites (</w:t>
      </w:r>
      <w:proofErr w:type="spellStart"/>
      <w:r w:rsidR="000976FE">
        <w:t>Tranquitas</w:t>
      </w:r>
      <w:proofErr w:type="spellEnd"/>
      <w:r w:rsidR="000976FE">
        <w:t>, San Fernando, and Aransas). 16 genera of Hemiptera were identified across the region; none were found in one semi-arid (</w:t>
      </w:r>
      <w:proofErr w:type="spellStart"/>
      <w:r w:rsidR="000976FE">
        <w:t>Tranquitas</w:t>
      </w:r>
      <w:proofErr w:type="spellEnd"/>
      <w:r w:rsidR="000976FE">
        <w:t>) and three sub-humid sites (</w:t>
      </w:r>
      <w:proofErr w:type="spellStart"/>
      <w:r w:rsidR="000976FE">
        <w:t>Placedo</w:t>
      </w:r>
      <w:proofErr w:type="spellEnd"/>
      <w:r w:rsidR="000976FE">
        <w:t xml:space="preserve">, </w:t>
      </w:r>
      <w:proofErr w:type="spellStart"/>
      <w:r w:rsidR="000976FE">
        <w:t>Garcitas</w:t>
      </w:r>
      <w:proofErr w:type="spellEnd"/>
      <w:r w:rsidR="000976FE">
        <w:t xml:space="preserve">, and Bear Branch). 10 genera of Odonata were identified only in one semi-arid (San Fernando) and four mesic sites (Aransas, Medio, </w:t>
      </w:r>
      <w:proofErr w:type="spellStart"/>
      <w:r w:rsidR="000976FE">
        <w:t>Perdido</w:t>
      </w:r>
      <w:proofErr w:type="spellEnd"/>
      <w:r w:rsidR="000976FE">
        <w:t xml:space="preserve">, and Mission). 10 genera of </w:t>
      </w:r>
      <w:proofErr w:type="spellStart"/>
      <w:r w:rsidR="000976FE">
        <w:t>Trichoptera</w:t>
      </w:r>
      <w:proofErr w:type="spellEnd"/>
      <w:r w:rsidR="000976FE">
        <w:t xml:space="preserve"> were identified across the study region, but one semi-arid site (</w:t>
      </w:r>
      <w:proofErr w:type="spellStart"/>
      <w:r w:rsidR="000976FE">
        <w:t>Tranquitas</w:t>
      </w:r>
      <w:proofErr w:type="spellEnd"/>
      <w:r w:rsidR="000976FE">
        <w:t xml:space="preserve">) had none. 2 genera of Amphipoda were identified with </w:t>
      </w:r>
      <w:proofErr w:type="spellStart"/>
      <w:r w:rsidR="000976FE" w:rsidRPr="001C3136">
        <w:rPr>
          <w:i/>
          <w:iCs/>
        </w:rPr>
        <w:t>Hyalella</w:t>
      </w:r>
      <w:proofErr w:type="spellEnd"/>
      <w:r w:rsidR="000976FE">
        <w:t xml:space="preserve"> occurring at nine sites (absent at </w:t>
      </w:r>
      <w:proofErr w:type="spellStart"/>
      <w:r w:rsidR="000976FE">
        <w:t>Tranquitas</w:t>
      </w:r>
      <w:proofErr w:type="spellEnd"/>
      <w:r w:rsidR="000976FE">
        <w:t xml:space="preserve">) and </w:t>
      </w:r>
      <w:r w:rsidR="000976FE" w:rsidRPr="00284BED">
        <w:rPr>
          <w:i/>
          <w:iCs/>
        </w:rPr>
        <w:t>Gammarus</w:t>
      </w:r>
      <w:r w:rsidR="000976FE">
        <w:t xml:space="preserve"> only occurring at two mesic sites (San Fernando and Aransas). 2 genera of Bivalvia were identified with Corbicula occurring at six sites across the region and Pisidium only occurring at </w:t>
      </w:r>
      <w:proofErr w:type="spellStart"/>
      <w:r w:rsidR="000976FE">
        <w:t>Placedo</w:t>
      </w:r>
      <w:proofErr w:type="spellEnd"/>
      <w:r w:rsidR="000976FE">
        <w:t xml:space="preserve">. 2 genera of Decapoda were identified with </w:t>
      </w:r>
      <w:proofErr w:type="spellStart"/>
      <w:r w:rsidR="000976FE" w:rsidRPr="001C3136">
        <w:rPr>
          <w:i/>
          <w:iCs/>
        </w:rPr>
        <w:t>Palaemonetes</w:t>
      </w:r>
      <w:proofErr w:type="spellEnd"/>
      <w:r w:rsidR="000976FE">
        <w:t xml:space="preserve"> occurring at nine sites (absent at </w:t>
      </w:r>
      <w:proofErr w:type="spellStart"/>
      <w:r w:rsidR="000976FE">
        <w:t>Tranquitas</w:t>
      </w:r>
      <w:proofErr w:type="spellEnd"/>
      <w:r w:rsidR="000976FE">
        <w:t xml:space="preserve">) and </w:t>
      </w:r>
      <w:proofErr w:type="spellStart"/>
      <w:r w:rsidR="000976FE" w:rsidRPr="001C3136">
        <w:rPr>
          <w:i/>
          <w:iCs/>
        </w:rPr>
        <w:t>Orconectes</w:t>
      </w:r>
      <w:proofErr w:type="spellEnd"/>
      <w:r w:rsidR="000976FE">
        <w:t xml:space="preserve"> occurring at Aransas. 1 genus of Isopoda was identified (</w:t>
      </w:r>
      <w:proofErr w:type="spellStart"/>
      <w:r w:rsidR="000976FE" w:rsidRPr="001C3136">
        <w:rPr>
          <w:i/>
          <w:iCs/>
        </w:rPr>
        <w:t>Caecidotea</w:t>
      </w:r>
      <w:proofErr w:type="spellEnd"/>
      <w:r w:rsidR="000976FE">
        <w:t>) and was only present at San Fernando.</w:t>
      </w:r>
    </w:p>
    <w:p w14:paraId="458CDEA6" w14:textId="3654A675" w:rsidR="000976FE" w:rsidRDefault="00F67B11" w:rsidP="00956D08">
      <w:pPr>
        <w:spacing w:line="240" w:lineRule="auto"/>
        <w:ind w:firstLine="720"/>
        <w:contextualSpacing/>
      </w:pPr>
      <w:r>
        <w:t xml:space="preserve">The best solution for the NMDS ordination of the invertebrate community data had a stress value of 0.098 indicating a good fit of the data (Oksanen 2013). </w:t>
      </w:r>
      <w:r w:rsidR="000976FE" w:rsidRPr="009A7FCE">
        <w:t>The NMDS ordination of invertebrate assemblages</w:t>
      </w:r>
      <w:r w:rsidR="000976FE">
        <w:t xml:space="preserve"> (Fig</w:t>
      </w:r>
      <w:r w:rsidR="00E70084">
        <w:t>.</w:t>
      </w:r>
      <w:r w:rsidR="000976FE">
        <w:t xml:space="preserve"> 3)</w:t>
      </w:r>
      <w:r w:rsidR="000976FE" w:rsidRPr="009A7FCE">
        <w:t xml:space="preserve"> display</w:t>
      </w:r>
      <w:r w:rsidR="000976FE">
        <w:t>s</w:t>
      </w:r>
      <w:r w:rsidR="000976FE" w:rsidRPr="009A7FCE">
        <w:t xml:space="preserve"> compositional shifts along the precipitation gradient. </w:t>
      </w:r>
      <w:r w:rsidR="00A37DDC">
        <w:t>I</w:t>
      </w:r>
      <w:r w:rsidR="000976FE" w:rsidRPr="009A7FCE">
        <w:t xml:space="preserve">nvertebrate assemblages in semi-arid climate contain a variety of gastropod taxa including </w:t>
      </w:r>
      <w:r w:rsidR="000976FE" w:rsidRPr="009A7FCE">
        <w:rPr>
          <w:i/>
          <w:iCs/>
        </w:rPr>
        <w:t xml:space="preserve">Amnicola sp. </w:t>
      </w:r>
      <w:proofErr w:type="spellStart"/>
      <w:r w:rsidR="000976FE" w:rsidRPr="009A7FCE">
        <w:rPr>
          <w:i/>
          <w:iCs/>
        </w:rPr>
        <w:t>Bythinia</w:t>
      </w:r>
      <w:proofErr w:type="spellEnd"/>
      <w:r w:rsidR="000976FE" w:rsidRPr="009A7FCE">
        <w:rPr>
          <w:i/>
          <w:iCs/>
        </w:rPr>
        <w:t xml:space="preserve"> sp. And </w:t>
      </w:r>
      <w:proofErr w:type="spellStart"/>
      <w:r w:rsidR="000976FE" w:rsidRPr="009A7FCE">
        <w:rPr>
          <w:i/>
          <w:iCs/>
        </w:rPr>
        <w:t>melanoides</w:t>
      </w:r>
      <w:proofErr w:type="spellEnd"/>
      <w:r w:rsidR="000976FE" w:rsidRPr="009A7FCE">
        <w:rPr>
          <w:i/>
          <w:iCs/>
        </w:rPr>
        <w:t xml:space="preserve"> sp.</w:t>
      </w:r>
      <w:r w:rsidR="000976FE" w:rsidRPr="009A7FCE">
        <w:t xml:space="preserve"> Mesic communities contain species from a greater number of taxonomic orders including Ephemeroptera, </w:t>
      </w:r>
      <w:proofErr w:type="spellStart"/>
      <w:r w:rsidR="000976FE" w:rsidRPr="009A7FCE">
        <w:t>Trichoptera</w:t>
      </w:r>
      <w:proofErr w:type="spellEnd"/>
      <w:r w:rsidR="000976FE" w:rsidRPr="009A7FCE">
        <w:t xml:space="preserve">, Coleoptera, and Hemiptera. Sub-humid communities contain a greater proportion of Crustaceans including </w:t>
      </w:r>
      <w:proofErr w:type="spellStart"/>
      <w:r w:rsidR="000976FE" w:rsidRPr="009A7FCE">
        <w:rPr>
          <w:i/>
          <w:iCs/>
        </w:rPr>
        <w:t>Palaemonetes</w:t>
      </w:r>
      <w:proofErr w:type="spellEnd"/>
      <w:r w:rsidR="000976FE" w:rsidRPr="009A7FCE">
        <w:rPr>
          <w:i/>
          <w:iCs/>
        </w:rPr>
        <w:t xml:space="preserve"> sp</w:t>
      </w:r>
      <w:r w:rsidR="000976FE" w:rsidRPr="009A7FCE">
        <w:t xml:space="preserve">., </w:t>
      </w:r>
      <w:proofErr w:type="spellStart"/>
      <w:r w:rsidR="000976FE" w:rsidRPr="009A7FCE">
        <w:rPr>
          <w:i/>
          <w:iCs/>
        </w:rPr>
        <w:t>Orconectes</w:t>
      </w:r>
      <w:proofErr w:type="spellEnd"/>
      <w:r w:rsidR="000976FE" w:rsidRPr="009A7FCE">
        <w:rPr>
          <w:i/>
          <w:iCs/>
        </w:rPr>
        <w:t xml:space="preserve"> sp</w:t>
      </w:r>
      <w:r w:rsidR="000976FE" w:rsidRPr="009A7FCE">
        <w:t xml:space="preserve">., and isopods in the genus </w:t>
      </w:r>
      <w:proofErr w:type="spellStart"/>
      <w:r w:rsidR="000976FE" w:rsidRPr="009A7FCE">
        <w:rPr>
          <w:i/>
          <w:iCs/>
        </w:rPr>
        <w:t>Caecidotea</w:t>
      </w:r>
      <w:proofErr w:type="spellEnd"/>
      <w:r w:rsidR="000976FE" w:rsidRPr="009A7FCE">
        <w:t xml:space="preserve">. </w:t>
      </w:r>
      <w:r w:rsidR="000976FE">
        <w:t>Significant fitted environmental variables on invertebrate community NMDS include RH and LFPP, and conductivity (Appendix-ordination).</w:t>
      </w:r>
    </w:p>
    <w:p w14:paraId="09104C6A" w14:textId="77777777" w:rsidR="00273803" w:rsidRDefault="00273803" w:rsidP="00956D08">
      <w:pPr>
        <w:spacing w:line="240" w:lineRule="auto"/>
        <w:contextualSpacing/>
        <w:rPr>
          <w:b/>
          <w:bCs/>
          <w:sz w:val="28"/>
        </w:rPr>
      </w:pPr>
    </w:p>
    <w:p w14:paraId="71D742B5" w14:textId="45E5AC54" w:rsidR="007A3C8C" w:rsidRDefault="007A3C8C" w:rsidP="00956D08">
      <w:pPr>
        <w:spacing w:line="240" w:lineRule="auto"/>
        <w:contextualSpacing/>
        <w:rPr>
          <w:b/>
          <w:bCs/>
          <w:sz w:val="28"/>
        </w:rPr>
      </w:pPr>
      <w:r w:rsidRPr="009A7FCE">
        <w:rPr>
          <w:b/>
          <w:bCs/>
          <w:sz w:val="28"/>
        </w:rPr>
        <w:t>Discussion</w:t>
      </w:r>
    </w:p>
    <w:p w14:paraId="05F8E504" w14:textId="4BC90718" w:rsidR="001326BF" w:rsidRPr="008015D8" w:rsidRDefault="001326BF" w:rsidP="00956D08">
      <w:pPr>
        <w:spacing w:line="240" w:lineRule="auto"/>
        <w:ind w:firstLine="720"/>
        <w:contextualSpacing/>
      </w:pPr>
      <w:r>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ing how streams might respond to future changes in mean annual rainfall.</w:t>
      </w:r>
      <w:r w:rsidR="00CA6CBF">
        <w:t xml:space="preserve"> </w:t>
      </w:r>
      <w:r>
        <w:t>Our observational study identified strong compositional shifts in both fish and invertebrate communities along the precipitation gradient</w:t>
      </w:r>
      <w:r w:rsidR="00411202">
        <w:t>.</w:t>
      </w:r>
      <w:r w:rsidR="00CA6CBF">
        <w:t xml:space="preserve"> </w:t>
      </w:r>
      <w:r w:rsidR="00411202">
        <w:t>We also observed a positive relationship between fish diversity and mean annual rainfall, matching expectations, however, invertebrate diversity did not exhibit the expected relationships with rainfall.</w:t>
      </w:r>
      <w:r w:rsidR="00CA6CBF">
        <w:t xml:space="preserve"> </w:t>
      </w:r>
      <w:r w:rsidR="00411202">
        <w:t>Environmental data collected at each site suggest several mechanistic drivers of these changes operating through water solute concentrations and flow regimes.</w:t>
      </w:r>
      <w:r w:rsidR="00CA6CBF">
        <w:t xml:space="preserve"> </w:t>
      </w:r>
      <w:r w:rsidR="00411202">
        <w:t>Below we discuss these results, place in the context of other literature, and make suggestions for future work.</w:t>
      </w:r>
      <w:r w:rsidR="00CA6CBF">
        <w:t xml:space="preserve"> </w:t>
      </w:r>
    </w:p>
    <w:p w14:paraId="746B77B0" w14:textId="6E6FB5C9" w:rsidR="006225D5" w:rsidRPr="009977AC" w:rsidRDefault="00411202" w:rsidP="00956D08">
      <w:pPr>
        <w:spacing w:line="240" w:lineRule="auto"/>
        <w:ind w:firstLine="720"/>
        <w:contextualSpacing/>
      </w:pPr>
      <w:r>
        <w:rPr>
          <w:iCs/>
        </w:rPr>
        <w:t xml:space="preserve">The lack of observed relationships between </w:t>
      </w:r>
      <w:r w:rsidR="006225D5">
        <w:rPr>
          <w:iCs/>
        </w:rPr>
        <w:t xml:space="preserve">annual precipitation (AP) and </w:t>
      </w:r>
      <w:r w:rsidR="00442D6F">
        <w:rPr>
          <w:iCs/>
        </w:rPr>
        <w:t>most</w:t>
      </w:r>
      <w:r w:rsidR="006225D5">
        <w:rPr>
          <w:iCs/>
        </w:rPr>
        <w:t xml:space="preserve"> environmental variables supports the assertion that</w:t>
      </w:r>
      <w:r w:rsidR="00B943C3" w:rsidRPr="008015D8">
        <w:t xml:space="preserve"> TCP is an exemplary region to conduct space for time substitutions</w:t>
      </w:r>
      <w:r w:rsidR="007B419D" w:rsidRPr="008015D8">
        <w:t xml:space="preserve"> to make useful ecological predictions regarding climate change</w:t>
      </w:r>
      <w:r w:rsidR="00B943C3" w:rsidRPr="008015D8">
        <w:t xml:space="preserve">. </w:t>
      </w:r>
      <w:r w:rsidR="006225D5">
        <w:t>While we did observe relationships between AP, potential evapotranspiration (PET), and runoff and water quality variables such as conductivity and nutrients as well as riparian cover, these relationships are likely causal and important mechanistic pieces of the relationships between AP and stream communities.</w:t>
      </w:r>
      <w:r w:rsidR="00CA6CBF">
        <w:t xml:space="preserve"> </w:t>
      </w:r>
      <w:r w:rsidR="00B943C3" w:rsidRPr="008015D8">
        <w:t xml:space="preserve">The field-measured riparian data </w:t>
      </w:r>
      <w:r w:rsidR="007B419D" w:rsidRPr="008015D8">
        <w:t>(</w:t>
      </w:r>
      <w:r w:rsidR="00041C13">
        <w:t>c</w:t>
      </w:r>
      <w:r w:rsidR="007B419D" w:rsidRPr="008015D8">
        <w:t xml:space="preserve">anopy) </w:t>
      </w:r>
      <w:r w:rsidR="00B943C3" w:rsidRPr="008015D8">
        <w:t xml:space="preserve">proved uninformative due to </w:t>
      </w:r>
      <w:r w:rsidR="007B419D" w:rsidRPr="008015D8">
        <w:t xml:space="preserve">outlier effects brought on by </w:t>
      </w:r>
      <w:r w:rsidR="00B943C3" w:rsidRPr="008015D8">
        <w:t xml:space="preserve">sub-urban </w:t>
      </w:r>
      <w:r w:rsidR="00220896" w:rsidRPr="008015D8">
        <w:t>floodway maintenance</w:t>
      </w:r>
      <w:r w:rsidR="00B943C3" w:rsidRPr="008015D8">
        <w:t xml:space="preserve"> at</w:t>
      </w:r>
      <w:r w:rsidR="007B419D" w:rsidRPr="008015D8">
        <w:t xml:space="preserve"> our most humid site,</w:t>
      </w:r>
      <w:r w:rsidR="00B943C3" w:rsidRPr="008015D8">
        <w:t xml:space="preserve"> Bear Creek. </w:t>
      </w:r>
      <w:r w:rsidR="00220896" w:rsidRPr="008015D8">
        <w:t>So,</w:t>
      </w:r>
      <w:r w:rsidR="00B943C3" w:rsidRPr="008015D8">
        <w:t xml:space="preserve"> </w:t>
      </w:r>
      <w:r w:rsidR="00B943C3" w:rsidRPr="008015D8">
        <w:lastRenderedPageBreak/>
        <w:t xml:space="preserve">we restrict our </w:t>
      </w:r>
      <w:r w:rsidR="00220896" w:rsidRPr="008015D8">
        <w:t>discussion</w:t>
      </w:r>
      <w:r w:rsidR="00B943C3" w:rsidRPr="008015D8">
        <w:t xml:space="preserve"> of riparian-effects on community assembly to the watershed-level metric </w:t>
      </w:r>
      <w:r w:rsidR="007B419D" w:rsidRPr="008015D8">
        <w:t>(</w:t>
      </w:r>
      <w:proofErr w:type="spellStart"/>
      <w:r w:rsidR="006F1D6D">
        <w:t>Bas</w:t>
      </w:r>
      <w:r w:rsidR="007B419D" w:rsidRPr="008015D8">
        <w:t>.forest</w:t>
      </w:r>
      <w:proofErr w:type="spellEnd"/>
      <w:r w:rsidR="007B419D" w:rsidRPr="008015D8">
        <w:t xml:space="preserve">), </w:t>
      </w:r>
      <w:r w:rsidR="00B943C3" w:rsidRPr="008015D8">
        <w:t xml:space="preserve">supplied by the USGS. </w:t>
      </w:r>
    </w:p>
    <w:p w14:paraId="77FFDE45" w14:textId="7CEE102E" w:rsidR="00442D6F" w:rsidRDefault="006225D5" w:rsidP="00956D08">
      <w:pPr>
        <w:spacing w:line="240" w:lineRule="auto"/>
        <w:contextualSpacing/>
      </w:pPr>
      <w:r>
        <w:tab/>
        <w:t xml:space="preserve">The fish communities displayed a </w:t>
      </w:r>
      <w:r w:rsidR="00924FA2">
        <w:t>pattern of increasing diversity</w:t>
      </w:r>
      <w:r w:rsidR="00F67B11">
        <w:t>,</w:t>
      </w:r>
      <w:r w:rsidR="00BB41F4">
        <w:t xml:space="preserve"> rarified richness</w:t>
      </w:r>
      <w:r w:rsidR="00BB41F4">
        <w:rPr>
          <w:color w:val="222222"/>
          <w:shd w:val="clear" w:color="auto" w:fill="FFFFFF"/>
        </w:rPr>
        <w:t>,</w:t>
      </w:r>
      <w:r w:rsidR="00BB41F4">
        <w:t xml:space="preserve"> </w:t>
      </w:r>
      <w:r w:rsidR="00924FA2">
        <w:t>and compositional turnover moving from the drier to wetter sides of the survey region</w:t>
      </w:r>
      <w:r w:rsidR="00322DB6">
        <w:t xml:space="preserve"> (Fig</w:t>
      </w:r>
      <w:r w:rsidR="00E70084">
        <w:t>.</w:t>
      </w:r>
      <w:r w:rsidR="00322DB6">
        <w:t xml:space="preserve"> 2)</w:t>
      </w:r>
      <w:ins w:id="8" w:author="Christopher J. Patrick" w:date="2020-04-28T13:33:00Z">
        <w:r w:rsidR="00924FA2">
          <w:t>.</w:t>
        </w:r>
      </w:ins>
      <w:r w:rsidR="00CA6CBF">
        <w:t xml:space="preserve"> </w:t>
      </w:r>
      <w:r w:rsidR="00924FA2">
        <w:t xml:space="preserve">The wetter sites were characterized by an increase in the diversity of sunfishes and the addition of several marine migrants including </w:t>
      </w:r>
      <w:r w:rsidR="009B7EC6">
        <w:t>hogchoker and</w:t>
      </w:r>
      <w:r w:rsidR="00924FA2">
        <w:t xml:space="preserve"> American eel</w:t>
      </w:r>
      <w:r w:rsidR="009B7EC6">
        <w:t xml:space="preserve">. </w:t>
      </w:r>
      <w:r w:rsidR="00924FA2">
        <w:t>These compositional shifts connect with quantitative relationships between environmental variables and diversity, suggesting mechanistic pathways through which precipitation is structuring the stream communities.</w:t>
      </w:r>
      <w:r w:rsidR="00CA6CBF">
        <w:t xml:space="preserve"> </w:t>
      </w:r>
      <w:r w:rsidR="00924FA2">
        <w:t xml:space="preserve">As precipitation increases, fish communities structure diversifies to include competitive omnivores and predators. Mesic sites contain a plurality of centrarchids; species with 3-7 year lifespans, annual breeding, nesting strategies, and are omnivores </w:t>
      </w:r>
      <w:r w:rsidR="003A71C9">
        <w:fldChar w:fldCharType="begin"/>
      </w:r>
      <w:r w:rsidR="003A71C9">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3A71C9">
        <w:fldChar w:fldCharType="separate"/>
      </w:r>
      <w:r w:rsidR="003A71C9">
        <w:rPr>
          <w:noProof/>
        </w:rPr>
        <w:t>(Cooke and Philipp 2009)</w:t>
      </w:r>
      <w:r w:rsidR="003A71C9">
        <w:fldChar w:fldCharType="end"/>
      </w:r>
      <w:r w:rsidR="00924FA2">
        <w:t xml:space="preserve">. </w:t>
      </w:r>
    </w:p>
    <w:p w14:paraId="3D5EA01E" w14:textId="7F9FB302" w:rsidR="00BB41F4" w:rsidRDefault="00924FA2" w:rsidP="00442D6F">
      <w:pPr>
        <w:spacing w:line="240" w:lineRule="auto"/>
        <w:ind w:firstLine="720"/>
        <w:contextualSpacing/>
        <w:rPr>
          <w:ins w:id="9" w:author="Christopher J. Patrick" w:date="2020-04-28T13:47:00Z"/>
        </w:rPr>
      </w:pPr>
      <w:r>
        <w:t xml:space="preserve">Sub-humid sites contain larger predator taxa including catfish, </w:t>
      </w:r>
      <w:r w:rsidR="00466196">
        <w:t>largemouth bass</w:t>
      </w:r>
      <w:r>
        <w:t>, warmouth sunfish, and green sunfish. Most of these species are ambush predators that reside within alcoves and woody debris, consuming a mixture of insects and small fish.</w:t>
      </w:r>
      <w:r w:rsidR="00CA6CBF">
        <w:t xml:space="preserve"> </w:t>
      </w:r>
      <w:r>
        <w:t>These same taxa likely benefited from rainfall via an indirect effect on riparian vegetation.</w:t>
      </w:r>
      <w:r w:rsidR="00CA6CBF">
        <w:t xml:space="preserve"> </w:t>
      </w:r>
      <w:r>
        <w:t xml:space="preserve">The relationship between </w:t>
      </w:r>
      <w:r w:rsidR="006F1D6D">
        <w:t>canopy</w:t>
      </w:r>
      <w:r>
        <w:t xml:space="preserve"> cover and rainfall was positive but non-significant, but </w:t>
      </w:r>
      <w:proofErr w:type="spellStart"/>
      <w:r w:rsidR="00BF0871">
        <w:t>Rip</w:t>
      </w:r>
      <w:r w:rsidR="006F1D6D">
        <w:t>.forest</w:t>
      </w:r>
      <w:proofErr w:type="spellEnd"/>
      <w:r>
        <w:t xml:space="preserve"> had a strong positive relationship with fish diversity</w:t>
      </w:r>
      <w:r w:rsidR="00CA6CBF">
        <w:t xml:space="preserve"> </w:t>
      </w:r>
      <w:r w:rsidR="00322DB6">
        <w:t>(Fig</w:t>
      </w:r>
      <w:r w:rsidR="00E70084">
        <w:t>.</w:t>
      </w:r>
      <w:r w:rsidR="00322DB6">
        <w:t xml:space="preserve"> 2)</w:t>
      </w:r>
      <w:r>
        <w:t>.</w:t>
      </w:r>
      <w:r w:rsidR="00CA6CBF">
        <w:t xml:space="preserve"> </w:t>
      </w:r>
      <w:r>
        <w:t xml:space="preserve">Mechanistically, riparian trees provide appropriate conditions for fish taxa via root-stabilized undercut banks or large woody debris within the channel </w:t>
      </w:r>
      <w:r w:rsidR="009977AC">
        <w:fldChar w:fldCharType="begin"/>
      </w:r>
      <w:r w:rsidR="009977AC">
        <w:instrText xml:space="preserve"> ADDIN EN.CITE &lt;EndNote&gt;&lt;Cite&gt;&lt;Author&gt;Krzeminska&lt;/Author&gt;&lt;Year&gt;2019&lt;/Year&gt;&lt;RecNum&gt;244&lt;/RecNum&gt;&lt;DisplayText&gt;(Krzeminska, Kerkhof et al. 2019)&lt;/DisplayText&gt;&lt;record&gt;&lt;rec-number&gt;244&lt;/rec-number&gt;&lt;foreign-keys&gt;&lt;key app="EN" db-id="psz5tzvegvfzxvewravxdtp5xdsswfzfxrww" timestamp="1590524576"&gt;244&lt;/key&gt;&lt;/foreign-keys&gt;&lt;ref-type name="Journal Article"&gt;17&lt;/ref-type&gt;&lt;contributors&gt;&lt;authors&gt;&lt;author&gt;Krzeminska, D.&lt;/author&gt;&lt;author&gt;Kerkhof, T.&lt;/author&gt;&lt;author&gt;Skaalsveen, K.&lt;/author&gt;&lt;author&gt;Stolte, J.&lt;/author&gt;&lt;/authors&gt;&lt;/contributors&gt;&lt;titles&gt;&lt;title&gt;Effect of riparian vegetation on stream bank stability in small agricultural catchments&lt;/title&gt;&lt;secondary-title&gt;Catena&lt;/secondary-title&gt;&lt;/titles&gt;&lt;periodical&gt;&lt;full-title&gt;Catena&lt;/full-title&gt;&lt;/periodical&gt;&lt;pages&gt;87-96&lt;/pages&gt;&lt;volume&gt;172&lt;/volume&gt;&lt;dates&gt;&lt;year&gt;2019&lt;/year&gt;&lt;pub-dates&gt;&lt;date&gt;Jan&lt;/date&gt;&lt;/pub-dates&gt;&lt;/dates&gt;&lt;isbn&gt;0341-8162&lt;/isbn&gt;&lt;accession-num&gt;WOS:000449136800008&lt;/accession-num&gt;&lt;urls&gt;&lt;related-urls&gt;&lt;url&gt;&amp;lt;Go to ISI&amp;gt;://WOS:000449136800008&lt;/url&gt;&lt;/related-urls&gt;&lt;/urls&gt;&lt;electronic-resource-num&gt;10.1016/j.catena.2018.08.014&lt;/electronic-resource-num&gt;&lt;/record&gt;&lt;/Cite&gt;&lt;/EndNote&gt;</w:instrText>
      </w:r>
      <w:r w:rsidR="009977AC">
        <w:fldChar w:fldCharType="separate"/>
      </w:r>
      <w:r w:rsidR="009977AC">
        <w:rPr>
          <w:noProof/>
        </w:rPr>
        <w:t>(Krzeminska, Kerkhof et al. 2019)</w:t>
      </w:r>
      <w:r w:rsidR="009977AC">
        <w:fldChar w:fldCharType="end"/>
      </w:r>
      <w:r>
        <w:t>.</w:t>
      </w:r>
      <w:r w:rsidR="00CA6CBF">
        <w:t xml:space="preserve"> </w:t>
      </w:r>
      <w:r>
        <w:t xml:space="preserve">Large wood and bank stabilization </w:t>
      </w:r>
      <w:r w:rsidR="009977AC">
        <w:t>are</w:t>
      </w:r>
      <w:r>
        <w:t xml:space="preserve"> particularly important in these </w:t>
      </w:r>
      <w:r w:rsidR="00BF0871">
        <w:t>grassland prairie streams</w:t>
      </w:r>
      <w:r>
        <w:t xml:space="preserve"> because the substrate </w:t>
      </w:r>
      <w:r w:rsidR="009977AC">
        <w:t>is</w:t>
      </w:r>
      <w:r>
        <w:t xml:space="preserve"> largely unconsolidated sand and there is</w:t>
      </w:r>
      <w:r w:rsidR="00BF0871">
        <w:t xml:space="preserve"> little</w:t>
      </w:r>
      <w:r>
        <w:t xml:space="preserve"> </w:t>
      </w:r>
      <w:r w:rsidR="00BF0871">
        <w:t>n</w:t>
      </w:r>
      <w:r>
        <w:t>atural structure</w:t>
      </w:r>
      <w:r w:rsidR="009977AC">
        <w:t>.</w:t>
      </w:r>
      <w:r w:rsidR="00C92A2F">
        <w:t xml:space="preserve"> Although not accounted for in this study, the changes in riparian vegetation from grasses to trees across this precipitation gradient may correspond to shift from autochthonous production to allochthonous production, fundamentally changing the basal resources within these aquatic systems </w:t>
      </w:r>
      <w:r w:rsidR="00C92A2F">
        <w:fldChar w:fldCharType="begin"/>
      </w:r>
      <w:r w:rsidR="00C92A2F">
        <w:instrText xml:space="preserve"> ADDIN EN.CITE &lt;EndNote&gt;&lt;Cite&gt;&lt;Author&gt;Hagen&lt;/Author&gt;&lt;Year&gt;2010&lt;/Year&gt;&lt;RecNum&gt;248&lt;/RecNum&gt;&lt;DisplayText&gt;(Hagen, McTammany et al. 2010)&lt;/DisplayText&gt;&lt;record&gt;&lt;rec-number&gt;248&lt;/rec-number&gt;&lt;foreign-keys&gt;&lt;key app="EN" db-id="psz5tzvegvfzxvewravxdtp5xdsswfzfxrww" timestamp="1590536518"&gt;248&lt;/key&gt;&lt;/foreign-keys&gt;&lt;ref-type name="Journal Article"&gt;17&lt;/ref-type&gt;&lt;contributors&gt;&lt;authors&gt;&lt;author&gt;Hagen, E. M.&lt;/author&gt;&lt;author&gt;McTammany, M. E.&lt;/author&gt;&lt;author&gt;Webster, J. R.&lt;/author&gt;&lt;author&gt;Benfield, E. F.&lt;/author&gt;&lt;/authors&gt;&lt;/contributors&gt;&lt;titles&gt;&lt;title&gt;Shifts in allochthonous input and autochthonous production in streams along an agricultural land-use gradient&lt;/title&gt;&lt;secondary-title&gt;Hydrobiologia&lt;/secondary-title&gt;&lt;/titles&gt;&lt;periodical&gt;&lt;full-title&gt;Hydrobiologia&lt;/full-title&gt;&lt;/periodical&gt;&lt;pages&gt;61-77&lt;/pages&gt;&lt;volume&gt;655&lt;/volume&gt;&lt;number&gt;1&lt;/number&gt;&lt;dates&gt;&lt;year&gt;2010&lt;/year&gt;&lt;pub-dates&gt;&lt;date&gt;Nov&lt;/date&gt;&lt;/pub-dates&gt;&lt;/dates&gt;&lt;isbn&gt;0018-8158&lt;/isbn&gt;&lt;accession-num&gt;WOS:000282179900006&lt;/accession-num&gt;&lt;urls&gt;&lt;related-urls&gt;&lt;url&gt;&amp;lt;Go to ISI&amp;gt;://WOS:000282179900006&lt;/url&gt;&lt;/related-urls&gt;&lt;/urls&gt;&lt;electronic-resource-num&gt;10.1007/s10750-010-0404-7&lt;/electronic-resource-num&gt;&lt;/record&gt;&lt;/Cite&gt;&lt;/EndNote&gt;</w:instrText>
      </w:r>
      <w:r w:rsidR="00C92A2F">
        <w:fldChar w:fldCharType="separate"/>
      </w:r>
      <w:r w:rsidR="00C92A2F">
        <w:rPr>
          <w:noProof/>
        </w:rPr>
        <w:t>(Hagen, McTammany et al. 2010)</w:t>
      </w:r>
      <w:r w:rsidR="00C92A2F">
        <w:fldChar w:fldCharType="end"/>
      </w:r>
      <w:r w:rsidR="00C92A2F">
        <w:t xml:space="preserve">. </w:t>
      </w:r>
      <w:r w:rsidR="00121DCC">
        <w:t>Further investigation of these mechanisms will require woody debris counts, bank characterizations, and stable isotope analysis of food web resources.</w:t>
      </w:r>
    </w:p>
    <w:p w14:paraId="47BAB146" w14:textId="4600E2DA" w:rsidR="006225D5" w:rsidRDefault="00CA6CBF" w:rsidP="00956D08">
      <w:pPr>
        <w:spacing w:line="240" w:lineRule="auto"/>
        <w:ind w:firstLine="720"/>
        <w:contextualSpacing/>
        <w:rPr>
          <w:ins w:id="10" w:author="Christopher J. Patrick" w:date="2020-04-28T13:32:00Z"/>
        </w:rPr>
      </w:pPr>
      <w:r>
        <w:t xml:space="preserve">  </w:t>
      </w:r>
      <w:r w:rsidR="00250B20">
        <w:t xml:space="preserve">On the other extreme, </w:t>
      </w:r>
      <w:r w:rsidR="00BB41F4">
        <w:t>co</w:t>
      </w:r>
      <w:r w:rsidR="00BB41F4" w:rsidRPr="009A7FCE">
        <w:t xml:space="preserve">mmunities in semi-arid streams (&lt;75 cm annual precipitation) were composed of rugged species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r w:rsidR="00BB41F4" w:rsidRPr="009A7FCE">
        <w:t>95</w:t>
      </w:r>
      <w:r w:rsidR="00BB41F4">
        <w:t xml:space="preserve"> </w:t>
      </w:r>
      <w:proofErr w:type="spellStart"/>
      <w:r w:rsidR="00BB41F4">
        <w:t>psu</w:t>
      </w:r>
      <w:proofErr w:type="spellEnd"/>
      <w:r w:rsidR="00BB41F4">
        <w:t>)</w:t>
      </w:r>
      <w:r w:rsidR="00BB41F4" w:rsidRPr="009A7FCE">
        <w:t xml:space="preserve"> </w:t>
      </w:r>
      <w:r w:rsidR="00BB41F4">
        <w:t xml:space="preserve">and </w:t>
      </w:r>
      <w:r w:rsidR="00546671" w:rsidRPr="00546671">
        <w:t>Western Mosquitofish</w:t>
      </w:r>
      <w:r w:rsidR="00BB41F4" w:rsidRPr="009A7FCE">
        <w:t xml:space="preserve"> </w:t>
      </w:r>
      <w:r w:rsidR="00BB41F4">
        <w:t>(</w:t>
      </w:r>
      <w:r w:rsidR="00BB41F4" w:rsidRPr="008F5BF2">
        <w:t xml:space="preserve">58.5 </w:t>
      </w:r>
      <w:proofErr w:type="spellStart"/>
      <w:r w:rsidR="00BB41F4" w:rsidRPr="008F5BF2">
        <w:t>p</w:t>
      </w:r>
      <w:r w:rsidR="00BB41F4">
        <w:t>su</w:t>
      </w:r>
      <w:proofErr w:type="spellEnd"/>
      <w:r w:rsidR="00BB41F4">
        <w:t>)</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t xml:space="preserve"> </w:t>
      </w:r>
      <w:r w:rsidR="00BB41F4">
        <w:t xml:space="preserve">The observed negative relationship between AP and conductivity, and conductivity and fish diversity point to the importance of rainfall </w:t>
      </w:r>
      <w:r w:rsidR="009B7EC6">
        <w:t>creating low-flow hydrologic conditions</w:t>
      </w:r>
      <w:r w:rsidR="00322DB6">
        <w:t xml:space="preserve"> (Fig</w:t>
      </w:r>
      <w:r w:rsidR="00E70084">
        <w:t>.</w:t>
      </w:r>
      <w:r w:rsidR="00322DB6">
        <w:t xml:space="preserve"> 2)</w:t>
      </w:r>
      <w:r w:rsidR="009B7EC6">
        <w:t>.</w:t>
      </w:r>
      <w:r w:rsidR="006C0380">
        <w:t xml:space="preserve"> Aquatic ecosystems in arid regions are prone to salinization </w:t>
      </w:r>
      <w:r w:rsidR="006C0380">
        <w:fldChar w:fldCharType="begin"/>
      </w:r>
      <w:r w:rsidR="006C0380">
        <w:instrText xml:space="preserve"> ADDIN EN.CITE &lt;EndNote&gt;&lt;Cite&gt;&lt;Author&gt;Williams&lt;/Author&gt;&lt;Year&gt;2002&lt;/Year&gt;&lt;RecNum&gt;245&lt;/RecNum&gt;&lt;DisplayText&gt;(Williams 2002)&lt;/DisplayText&gt;&lt;record&gt;&lt;rec-number&gt;245&lt;/rec-number&gt;&lt;foreign-keys&gt;&lt;key app="EN" db-id="psz5tzvegvfzxvewravxdtp5xdsswfzfxrww" timestamp="1590525032"&gt;245&lt;/key&gt;&lt;/foreign-keys&gt;&lt;ref-type name="Journal Article"&gt;17&lt;/ref-type&gt;&lt;contributors&gt;&lt;authors&gt;&lt;author&gt;Williams, W.&lt;/author&gt;&lt;/authors&gt;&lt;/contributors&gt;&lt;titles&gt;&lt;title&gt;Salinisation: A major threat to water resources in the arid and semi-arid regions of the world&lt;/title&gt;&lt;secondary-title&gt;Lakes &amp;amp; Reservoirs: Research &amp;amp; Management&lt;/secondary-title&gt;&lt;/titles&gt;&lt;periodical&gt;&lt;full-title&gt;Lakes &amp;amp; Reservoirs: Research &amp;amp; Management&lt;/full-title&gt;&lt;/periodical&gt;&lt;pages&gt;85-91&lt;/pages&gt;&lt;volume&gt;4&lt;/volume&gt;&lt;dates&gt;&lt;year&gt;2002&lt;/year&gt;&lt;pub-dates&gt;&lt;date&gt;02/28&lt;/date&gt;&lt;/pub-dates&gt;&lt;/dates&gt;&lt;urls&gt;&lt;/urls&gt;&lt;electronic-resource-num&gt;10.1046/j.1440-1770.1999.00089.x&lt;/electronic-resource-num&gt;&lt;/record&gt;&lt;/Cite&gt;&lt;/EndNote&gt;</w:instrText>
      </w:r>
      <w:r w:rsidR="006C0380">
        <w:fldChar w:fldCharType="separate"/>
      </w:r>
      <w:r w:rsidR="006C0380">
        <w:rPr>
          <w:noProof/>
        </w:rPr>
        <w:t>(Williams 2002)</w:t>
      </w:r>
      <w:r w:rsidR="006C0380">
        <w:fldChar w:fldCharType="end"/>
      </w:r>
      <w:r w:rsidR="009E0165">
        <w:t xml:space="preserve">, </w:t>
      </w:r>
      <w:r w:rsidR="006C0380">
        <w:t xml:space="preserve">which in conjunction with </w:t>
      </w:r>
      <w:r w:rsidR="00BB41F4">
        <w:t>evapotranspiration and presence of agriculture contribute to base flow salinity concentrations that</w:t>
      </w:r>
      <w:r w:rsidR="00BF4E45">
        <w:t xml:space="preserve"> limit diversity by</w:t>
      </w:r>
      <w:r w:rsidR="00BB41F4">
        <w:t xml:space="preserve"> </w:t>
      </w:r>
      <w:r w:rsidR="006C0380">
        <w:t>permit</w:t>
      </w:r>
      <w:r w:rsidR="00BF4E45">
        <w:t>ting</w:t>
      </w:r>
      <w:r w:rsidR="006C0380">
        <w:t xml:space="preserve"> only species with specialized osmoregulatory </w:t>
      </w:r>
      <w:r w:rsidR="00BF4E45">
        <w:t>mechanisms</w:t>
      </w:r>
      <w:r w:rsidR="006C0380">
        <w:t xml:space="preserve"> </w: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instrText xml:space="preserve"> ADDIN EN.CITE </w:instr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instrText xml:space="preserve"> ADDIN EN.CITE.DATA </w:instrText>
      </w:r>
      <w:r w:rsidR="00BF4E45">
        <w:fldChar w:fldCharType="end"/>
      </w:r>
      <w:r w:rsidR="00BF4E45">
        <w:fldChar w:fldCharType="separate"/>
      </w:r>
      <w:r w:rsidR="00BF4E45">
        <w:rPr>
          <w:noProof/>
        </w:rPr>
        <w:t>(East, Wilcut et al. 2017)</w:t>
      </w:r>
      <w:r w:rsidR="00BF4E45">
        <w:fldChar w:fldCharType="end"/>
      </w:r>
      <w:r w:rsidR="00BB41F4">
        <w:t>.</w:t>
      </w:r>
      <w:r>
        <w:t xml:space="preserve"> </w:t>
      </w:r>
      <w:r w:rsidR="00BB41F4">
        <w:t>Taken together, our results indicate that region</w:t>
      </w:r>
      <w:r w:rsidR="00041C13">
        <w:t>al</w:t>
      </w:r>
      <w:r w:rsidR="00BB41F4">
        <w:t xml:space="preserve"> decreasing AP restricts fish community assembly </w:t>
      </w:r>
      <w:r w:rsidR="00BF4E45">
        <w:t xml:space="preserve">by increasing osmoregulatory stress in </w:t>
      </w:r>
      <w:r w:rsidR="00E179D6">
        <w:t xml:space="preserve">aquatic </w:t>
      </w:r>
      <w:r w:rsidR="00BF4E45">
        <w:t>vertebrates</w:t>
      </w:r>
      <w:r w:rsidR="006E3F74">
        <w:t>.</w:t>
      </w:r>
    </w:p>
    <w:p w14:paraId="334E88D1" w14:textId="0D69E069" w:rsidR="00BD78C4" w:rsidRDefault="009B7EC6" w:rsidP="00956D08">
      <w:pPr>
        <w:spacing w:line="240" w:lineRule="auto"/>
        <w:ind w:firstLine="720"/>
        <w:contextualSpacing/>
      </w:pPr>
      <w:r>
        <w:t xml:space="preserve">In addition to poor water quality conditions, low-flow hydrologic regimes can limit habitat connectivity and diversity. Migratory, euryhaline species including </w:t>
      </w:r>
      <w:r w:rsidR="00546671" w:rsidRPr="00546671">
        <w:t xml:space="preserve">Rio Grande </w:t>
      </w:r>
      <w:r w:rsidR="00466196">
        <w:t>c</w:t>
      </w:r>
      <w:r w:rsidR="00546671" w:rsidRPr="00546671">
        <w:t>ichlid</w:t>
      </w:r>
      <w:r w:rsidR="00BD78C4" w:rsidRPr="009A7FCE">
        <w:rPr>
          <w:i/>
          <w:iCs/>
        </w:rPr>
        <w:t xml:space="preserve"> </w:t>
      </w:r>
      <w:r w:rsidR="00BD78C4" w:rsidRPr="009A7FCE">
        <w:t xml:space="preserve">(0-27.5 </w:t>
      </w:r>
      <w:r w:rsidR="00EE6E30">
        <w:t>PSU</w:t>
      </w:r>
      <w:r w:rsidR="00442D6F">
        <w:t xml:space="preserve">), </w:t>
      </w:r>
      <w:r w:rsidR="00442D6F" w:rsidRPr="009A7FCE">
        <w:t>hogchoker</w:t>
      </w:r>
      <w:r w:rsidR="00546671" w:rsidRPr="009A7FCE">
        <w:t xml:space="preserve"> </w:t>
      </w:r>
      <w:r w:rsidR="00BD78C4" w:rsidRPr="009A7FCE">
        <w:t xml:space="preserve">(1-30 </w:t>
      </w:r>
      <w:r w:rsidR="00EE6E30">
        <w:t>PSU</w:t>
      </w:r>
      <w:r w:rsidR="00BD78C4" w:rsidRPr="009A7FCE">
        <w:t>)</w:t>
      </w:r>
      <w:r w:rsidR="00BD78C4" w:rsidRPr="009A7FCE">
        <w:rPr>
          <w:i/>
          <w:iCs/>
        </w:rPr>
        <w:t>,</w:t>
      </w:r>
      <w:r w:rsidR="009E0165">
        <w:rPr>
          <w:i/>
          <w:iCs/>
        </w:rPr>
        <w:t xml:space="preserve"> </w:t>
      </w:r>
      <w:r w:rsidR="009E0165" w:rsidRPr="008015D8">
        <w:rPr>
          <w:iCs/>
        </w:rPr>
        <w:t xml:space="preserve">and </w:t>
      </w:r>
      <w:r w:rsidR="00546671" w:rsidRPr="00546671">
        <w:rPr>
          <w:iCs/>
        </w:rPr>
        <w:t xml:space="preserve">American </w:t>
      </w:r>
      <w:r w:rsidR="00466196">
        <w:rPr>
          <w:iCs/>
        </w:rPr>
        <w:t>e</w:t>
      </w:r>
      <w:r w:rsidR="00546671" w:rsidRPr="00546671">
        <w:rPr>
          <w:iCs/>
        </w:rPr>
        <w:t>el</w:t>
      </w:r>
      <w:r w:rsidR="009E0165">
        <w:rPr>
          <w:i/>
          <w:iCs/>
        </w:rPr>
        <w:t xml:space="preserve"> </w:t>
      </w:r>
      <w:r w:rsidR="00BF4E45" w:rsidRPr="00BF4E45">
        <w:t>(1-3</w:t>
      </w:r>
      <w:r w:rsidR="00BF4E45">
        <w:t xml:space="preserve">6 </w:t>
      </w:r>
      <w:r w:rsidR="00EE6E30">
        <w:t>PSU</w:t>
      </w:r>
      <w:r w:rsidR="009E0165" w:rsidRPr="00BF4E45">
        <w:t>)</w:t>
      </w:r>
      <w:r w:rsidR="00BD78C4" w:rsidRPr="009A7FCE">
        <w:rPr>
          <w:i/>
          <w:iCs/>
        </w:rPr>
        <w:t xml:space="preserve"> </w:t>
      </w:r>
      <w:r w:rsidR="00BD78C4" w:rsidRPr="009A7FCE">
        <w:t>are only found in Mesic and Sub-Humid streams (Fig</w:t>
      </w:r>
      <w:r w:rsidR="00E70084">
        <w:t>.</w:t>
      </w:r>
      <w:r w:rsidR="00BD78C4" w:rsidRPr="009A7FCE">
        <w:t xml:space="preserve"> 3). </w:t>
      </w:r>
      <w:r w:rsidR="00546671" w:rsidRPr="00546671">
        <w:t>Hogchoker</w:t>
      </w:r>
      <w:r w:rsidR="00BD78C4" w:rsidRPr="00546671">
        <w:t xml:space="preserve"> </w:t>
      </w:r>
      <w:r w:rsidR="00BD78C4" w:rsidRPr="009A7FCE">
        <w:t xml:space="preserve">typically reside in brackish estuaries (1-25psu) and make seasonal migrations upstream to spawn </w:t>
      </w:r>
      <w:r w:rsidR="00BD78C4" w:rsidRPr="009A7FCE">
        <w:fldChar w:fldCharType="begin"/>
      </w:r>
      <w:r w:rsidR="00587510">
        <w:instrText xml:space="preserve"> ADDIN EN.CITE &lt;EndNote&gt;&lt;Cite&gt;&lt;Author&gt;Koski&lt;/Author&gt;&lt;Year&gt;1978&lt;/Year&gt;&lt;RecNum&gt;52&lt;/RecNum&gt;&lt;DisplayText&gt;(Koski 1978)&lt;/DisplayText&gt;&lt;record&gt;&lt;rec-number&gt;52&lt;/rec-number&gt;&lt;foreign-keys&gt;&lt;key app="EN" db-id="psz5tzvegvfzxvewravxdtp5xdsswfzfxrww" timestamp="0"&gt;52&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00BD78C4" w:rsidRPr="009A7FCE">
        <w:fldChar w:fldCharType="separate"/>
      </w:r>
      <w:r w:rsidR="00BD78C4" w:rsidRPr="009A7FCE">
        <w:rPr>
          <w:noProof/>
        </w:rPr>
        <w:t>(Koski 1978)</w:t>
      </w:r>
      <w:r w:rsidR="00BD78C4" w:rsidRPr="009A7FCE">
        <w:fldChar w:fldCharType="end"/>
      </w:r>
      <w:r w:rsidR="00BD78C4" w:rsidRPr="009A7FCE">
        <w:t xml:space="preserve">. </w:t>
      </w:r>
      <w:r w:rsidR="00E179D6">
        <w:t xml:space="preserve">American Eel are catadromous species in which adults migrate to the Sargasso Sea to reproduce and juvenile migrate upstream to rear </w:t>
      </w:r>
      <w:r w:rsidR="00E179D6">
        <w:fldChar w:fldCharType="begin"/>
      </w:r>
      <w:r w:rsidR="00E179D6">
        <w:instrText xml:space="preserve"> ADDIN EN.CITE &lt;EndNote&gt;&lt;Cite&gt;&lt;Author&gt;Wenner&lt;/Author&gt;&lt;Year&gt;1978&lt;/Year&gt;&lt;RecNum&gt;249&lt;/RecNum&gt;&lt;DisplayText&gt;(Wenner 1978)&lt;/DisplayText&gt;&lt;record&gt;&lt;rec-number&gt;249&lt;/rec-number&gt;&lt;foreign-keys&gt;&lt;key app="EN" db-id="psz5tzvegvfzxvewravxdtp5xdsswfzfxrww" timestamp="1590538960"&gt;249&lt;/key&gt;&lt;/foreign-keys&gt;&lt;ref-type name="Pamphlet"&gt;24&lt;/ref-type&gt;&lt;contributors&gt;&lt;authors&gt;&lt;author&gt;Wenner, C.A.&lt;/author&gt;&lt;/authors&gt;&lt;secondary-authors&gt;&lt;author&gt;West Atlantic (Fishing Area 31)&lt;/author&gt;&lt;/secondary-authors&gt;&lt;/contributors&gt;&lt;titles&gt;&lt;title&gt;Anguillidae. In W. Fischer (ed.) FAO species identification sheets for fishery purposes.&lt;/title&gt;&lt;/titles&gt;&lt;number&gt;1&lt;/number&gt;&lt;dates&gt;&lt;year&gt;1978&lt;/year&gt;&lt;/dates&gt;&lt;pub-location&gt;FAO, Rome&lt;/pub-location&gt;&lt;urls&gt;&lt;/urls&gt;&lt;/record&gt;&lt;/Cite&gt;&lt;/EndNote&gt;</w:instrText>
      </w:r>
      <w:r w:rsidR="00E179D6">
        <w:fldChar w:fldCharType="separate"/>
      </w:r>
      <w:r w:rsidR="00E179D6">
        <w:rPr>
          <w:noProof/>
        </w:rPr>
        <w:t>(Wenner 1978)</w:t>
      </w:r>
      <w:r w:rsidR="00E179D6">
        <w:fldChar w:fldCharType="end"/>
      </w:r>
      <w:r w:rsidR="00E179D6">
        <w:t xml:space="preserve">. </w:t>
      </w:r>
      <w:r w:rsidR="00546671" w:rsidRPr="00546671">
        <w:t>Rio Grande Cichlid</w:t>
      </w:r>
      <w:r w:rsidR="00BD78C4" w:rsidRPr="009A7FCE">
        <w:t xml:space="preserve"> seek thermal refugia in deeper pools or estuaries during the winter months until temperatures rise and flows permit dispersal in late Spring </w:t>
      </w:r>
      <w:r w:rsidR="00BD78C4" w:rsidRPr="009A7FCE">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instrText xml:space="preserve"> ADDIN EN.CITE </w:instrText>
      </w:r>
      <w:r w:rsidR="00587510">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instrText xml:space="preserve"> ADDIN EN.CITE.DATA </w:instrText>
      </w:r>
      <w:r w:rsidR="00587510">
        <w:fldChar w:fldCharType="end"/>
      </w:r>
      <w:r w:rsidR="00BD78C4" w:rsidRPr="009A7FCE">
        <w:fldChar w:fldCharType="separate"/>
      </w:r>
      <w:r w:rsidR="00E179D6">
        <w:rPr>
          <w:noProof/>
        </w:rPr>
        <w:t>(Rehage, Blanchard et al. 2016)</w:t>
      </w:r>
      <w:r w:rsidR="00BD78C4" w:rsidRPr="009A7FCE">
        <w:fldChar w:fldCharType="end"/>
      </w:r>
      <w:r w:rsidR="00BD78C4" w:rsidRPr="009A7FCE">
        <w:t xml:space="preserve">. </w:t>
      </w:r>
      <w:r w:rsidR="00CA6CBF">
        <w:t xml:space="preserve"> </w:t>
      </w:r>
      <w:r w:rsidR="006E3F74">
        <w:t xml:space="preserve">Given the similar distances to nearby estuaries, we </w:t>
      </w:r>
      <w:r w:rsidR="006F1D6D">
        <w:t xml:space="preserve">suspect </w:t>
      </w:r>
      <w:r w:rsidR="006F1D6D">
        <w:lastRenderedPageBreak/>
        <w:t>anadromous</w:t>
      </w:r>
      <w:r w:rsidR="006E3F74">
        <w:t>,</w:t>
      </w:r>
      <w:r w:rsidR="00BD78C4" w:rsidRPr="009A7FCE">
        <w:t xml:space="preserve"> euryhaline taxa </w:t>
      </w:r>
      <w:r w:rsidR="006F1D6D">
        <w:t xml:space="preserve">are excluded from </w:t>
      </w:r>
      <w:r w:rsidR="00BD78C4" w:rsidRPr="009A7FCE">
        <w:t xml:space="preserve">semi-arid streams </w:t>
      </w:r>
      <w:r w:rsidR="006F1D6D">
        <w:t xml:space="preserve">due </w:t>
      </w:r>
      <w:r w:rsidR="006E3F74">
        <w:t xml:space="preserve">to increased </w:t>
      </w:r>
      <w:r w:rsidR="00BD78C4" w:rsidRPr="009A7FCE">
        <w:t xml:space="preserve">habitat fragmentation </w:t>
      </w:r>
      <w:r w:rsidR="009E0165">
        <w:t xml:space="preserve">and the unpredictability of </w:t>
      </w:r>
      <w:r w:rsidR="00BD78C4" w:rsidRPr="009A7FCE">
        <w:t xml:space="preserve">freshets in semi-arid climate. </w:t>
      </w:r>
      <w:proofErr w:type="gramStart"/>
      <w:r w:rsidR="00E179D6">
        <w:t>In order to</w:t>
      </w:r>
      <w:proofErr w:type="gramEnd"/>
      <w:r w:rsidR="00E179D6">
        <w:t xml:space="preserve"> substantiate the claim that low-flow hydrology restricts fish movement in the semi-arid region of the precipitation gradient, we need to conduct seasonal </w:t>
      </w:r>
      <w:r w:rsidR="001C59E6">
        <w:t>surveys</w:t>
      </w:r>
      <w:r w:rsidR="00E179D6">
        <w:t xml:space="preserve"> during wet and dry seasons</w:t>
      </w:r>
      <w:r w:rsidR="001C59E6">
        <w:t>.</w:t>
      </w:r>
    </w:p>
    <w:p w14:paraId="77B19AF0" w14:textId="0CB3EF9A" w:rsidR="00862591" w:rsidRDefault="00C95DE7" w:rsidP="00956D08">
      <w:pPr>
        <w:spacing w:line="240" w:lineRule="auto"/>
        <w:ind w:firstLine="720"/>
        <w:contextualSpacing/>
        <w:rPr>
          <w:iCs/>
        </w:rPr>
      </w:pPr>
      <w:r w:rsidRPr="001C59E6">
        <w:rPr>
          <w:iCs/>
        </w:rPr>
        <w:t>While the invertebrate communities showed compositional shifts along the precipitation gradient, unlike fish, there was not a positive relationship with Shannon diversity</w:t>
      </w:r>
      <w:r w:rsidR="00862591">
        <w:rPr>
          <w:iCs/>
        </w:rPr>
        <w:t>.</w:t>
      </w:r>
      <w:r w:rsidR="007F7591">
        <w:rPr>
          <w:iCs/>
        </w:rPr>
        <w:t xml:space="preserve"> Many invertebrate taxa can mitigate the effects of drought-induced habitat fragmentation by </w:t>
      </w:r>
      <w:r w:rsidR="00EE6E30">
        <w:rPr>
          <w:iCs/>
        </w:rPr>
        <w:t xml:space="preserve">seeking refuge in the hyporheic zone, interstitial spaces, and desiccation-resistant life-stages </w:t>
      </w:r>
      <w:r w:rsidR="00EE6E3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instrText xml:space="preserve"> ADDIN EN.CITE </w:instrText>
      </w:r>
      <w:r w:rsidR="0058751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instrText xml:space="preserve"> ADDIN EN.CITE.DATA </w:instrText>
      </w:r>
      <w:r w:rsidR="00587510">
        <w:rPr>
          <w:iCs/>
        </w:rPr>
      </w:r>
      <w:r w:rsidR="00587510">
        <w:rPr>
          <w:iCs/>
        </w:rPr>
        <w:fldChar w:fldCharType="end"/>
      </w:r>
      <w:r w:rsidR="00EE6E30">
        <w:rPr>
          <w:iCs/>
        </w:rPr>
      </w:r>
      <w:r w:rsidR="00EE6E30">
        <w:rPr>
          <w:iCs/>
        </w:rPr>
        <w:fldChar w:fldCharType="separate"/>
      </w:r>
      <w:r w:rsidR="00EE6E30">
        <w:rPr>
          <w:iCs/>
          <w:noProof/>
        </w:rPr>
        <w:t>(Boulton, Peterson et al. 1992, Boulton 2003)</w:t>
      </w:r>
      <w:r w:rsidR="00EE6E30">
        <w:rPr>
          <w:iCs/>
        </w:rPr>
        <w:fldChar w:fldCharType="end"/>
      </w:r>
      <w:r w:rsidR="007F7591">
        <w:rPr>
          <w:iCs/>
        </w:rPr>
        <w:t xml:space="preserve">. The </w:t>
      </w:r>
      <w:r w:rsidR="00B82930">
        <w:rPr>
          <w:iCs/>
        </w:rPr>
        <w:t xml:space="preserve">lack of diversity trends across the precipitation gradient </w:t>
      </w:r>
      <w:r w:rsidR="007F7591">
        <w:rPr>
          <w:iCs/>
        </w:rPr>
        <w:t>could be attributed to the inherently</w:t>
      </w:r>
      <w:r w:rsidR="0046620B" w:rsidRPr="0046620B">
        <w:rPr>
          <w:iCs/>
        </w:rPr>
        <w:t xml:space="preserve"> larger regional pool </w:t>
      </w:r>
      <w:r w:rsidR="007F7591">
        <w:rPr>
          <w:iCs/>
        </w:rPr>
        <w:t xml:space="preserve">or invertebrate species, </w:t>
      </w:r>
      <w:r w:rsidR="0046620B" w:rsidRPr="0046620B">
        <w:rPr>
          <w:iCs/>
        </w:rPr>
        <w:t xml:space="preserve">many of which </w:t>
      </w:r>
      <w:r w:rsidR="007F7591" w:rsidRPr="0046620B">
        <w:rPr>
          <w:iCs/>
        </w:rPr>
        <w:t>can</w:t>
      </w:r>
      <w:r w:rsidR="0046620B" w:rsidRPr="0046620B">
        <w:rPr>
          <w:iCs/>
        </w:rPr>
        <w:t xml:space="preserve"> tolerate drought conditions</w:t>
      </w:r>
      <w:r w:rsidR="007F7591">
        <w:rPr>
          <w:iCs/>
        </w:rPr>
        <w:t xml:space="preserve"> that typify the semi-arid region of the precipitation gradient.</w:t>
      </w:r>
      <w:r w:rsidR="00240044">
        <w:rPr>
          <w:iCs/>
        </w:rPr>
        <w:t xml:space="preserve"> </w:t>
      </w:r>
    </w:p>
    <w:p w14:paraId="39D41CED" w14:textId="5E657CCB" w:rsidR="00E66333" w:rsidRDefault="008D2795" w:rsidP="00956D08">
      <w:pPr>
        <w:spacing w:line="240" w:lineRule="auto"/>
        <w:ind w:firstLine="720"/>
        <w:contextualSpacing/>
      </w:pPr>
      <w:r w:rsidRPr="001C59E6">
        <w:t xml:space="preserve">Low flow pulse percentage (LFPP) was </w:t>
      </w:r>
      <w:r>
        <w:t>the sole</w:t>
      </w:r>
      <w:r w:rsidRPr="001C59E6">
        <w:t xml:space="preserve"> significant predictor of invertebrate community diversity</w:t>
      </w:r>
      <w:r w:rsidR="00B444A4">
        <w:t xml:space="preserve"> </w:t>
      </w:r>
      <w:r w:rsidR="00862591">
        <w:t>(Fig</w:t>
      </w:r>
      <w:r w:rsidR="00E70084">
        <w:t>.</w:t>
      </w:r>
      <w:r w:rsidR="00862591">
        <w:t xml:space="preserve"> 2)</w:t>
      </w:r>
      <w:r w:rsidRPr="001C59E6">
        <w:t xml:space="preserve">. </w:t>
      </w:r>
      <w:r w:rsidR="00B444A4">
        <w:t xml:space="preserve">LFPP increases as RH decreases </w:t>
      </w:r>
      <w:r w:rsidR="00B444A4" w:rsidRPr="00B444A4">
        <w:t>and</w:t>
      </w:r>
      <w:r w:rsidR="00B444A4">
        <w:t xml:space="preserve"> indicates the prevalence of low-flow hydrologic regime in the semi-arid region of the precipitation gradient. Additionally, i</w:t>
      </w:r>
      <w:r>
        <w:t>nvertebrate community compositions shift along the precipitation gradient and these shifts coincide with changes in LFPP</w:t>
      </w:r>
      <w:r w:rsidR="00862591">
        <w:t xml:space="preserve"> </w:t>
      </w:r>
      <w:r>
        <w:t>(Fig</w:t>
      </w:r>
      <w:r w:rsidR="00E70084">
        <w:t>.</w:t>
      </w:r>
      <w:r>
        <w:t xml:space="preserve"> 3).</w:t>
      </w:r>
      <w:r w:rsidR="00E66333">
        <w:t xml:space="preserve"> </w:t>
      </w:r>
      <w:r w:rsidR="00F43B9D">
        <w:t xml:space="preserve">Semi-arid streams communities are </w:t>
      </w:r>
      <w:r w:rsidR="00E66333">
        <w:t>composed of</w:t>
      </w:r>
      <w:r w:rsidR="00CA6CBF">
        <w:t xml:space="preserve"> </w:t>
      </w:r>
      <w:r w:rsidR="00F43B9D">
        <w:t xml:space="preserve">grazing </w:t>
      </w:r>
      <w:proofErr w:type="spellStart"/>
      <w:r w:rsidR="00F43B9D">
        <w:t>Gastropoda</w:t>
      </w:r>
      <w:proofErr w:type="spellEnd"/>
      <w:r w:rsidR="00F43B9D">
        <w:t xml:space="preserve"> and some predatory Hemiptera. </w:t>
      </w:r>
      <w:r w:rsidR="00E66333">
        <w:t>Red-rimmed Melania (</w:t>
      </w:r>
      <w:proofErr w:type="spellStart"/>
      <w:r w:rsidR="00E66333" w:rsidRPr="008D2795">
        <w:rPr>
          <w:i/>
          <w:iCs/>
        </w:rPr>
        <w:t>Melanoides</w:t>
      </w:r>
      <w:proofErr w:type="spellEnd"/>
      <w:r w:rsidR="00E66333" w:rsidRPr="008D2795">
        <w:rPr>
          <w:i/>
          <w:iCs/>
        </w:rPr>
        <w:t xml:space="preserve"> </w:t>
      </w:r>
      <w:proofErr w:type="spellStart"/>
      <w:r w:rsidR="00E66333" w:rsidRPr="008D2795">
        <w:rPr>
          <w:i/>
          <w:iCs/>
        </w:rPr>
        <w:t>tuberculata</w:t>
      </w:r>
      <w:proofErr w:type="spellEnd"/>
      <w:r w:rsidR="00E66333" w:rsidRPr="008D2795">
        <w:t>)</w:t>
      </w:r>
      <w:r w:rsidR="00E66333">
        <w:t>, dominate these systems, likely due to their salinity tolerance (</w:t>
      </w:r>
      <w:r w:rsidR="00EE6E30">
        <w:t>0-23 PSU)</w:t>
      </w:r>
      <w:r w:rsidR="00B82930">
        <w:t xml:space="preserve"> and their </w:t>
      </w:r>
      <w:r w:rsidR="00E66333">
        <w:t>ability to</w:t>
      </w:r>
      <w:r w:rsidR="00E66333" w:rsidRPr="001C59E6">
        <w:t xml:space="preserve"> rapidly proliferate following dewatering due to their short life cycles, reaching sexual maturity within 21-62 days </w:t>
      </w:r>
      <w:r w:rsidR="00E66333" w:rsidRPr="001C59E6">
        <w:fldChar w:fldCharType="begin"/>
      </w:r>
      <w:r w:rsidR="00587510">
        <w:instrText xml:space="preserve"> ADDIN EN.CITE &lt;EndNote&gt;&lt;Cite&gt;&lt;Author&gt;Farani&lt;/Author&gt;&lt;Year&gt;2015&lt;/Year&gt;&lt;RecNum&gt;252&lt;/RecNum&gt;&lt;DisplayText&gt;(Krumholz 1948, Farani, Nogueira et al. 2015)&lt;/DisplayText&gt;&lt;record&gt;&lt;rec-number&gt;252&lt;/rec-number&gt;&lt;foreign-keys&gt;&lt;key app="EN" db-id="psz5tzvegvfzxvewravxdtp5xdsswfzfxrww" timestamp="1590547693"&gt;252&lt;/key&gt;&lt;/foreign-keys&gt;&lt;ref-type name="Journal Article"&gt;17&lt;/ref-type&gt;&lt;contributors&gt;&lt;authors&gt;&lt;author&gt;Farani, G. L.&lt;/author&gt;&lt;author&gt;Nogueira, Marcos&lt;/author&gt;&lt;author&gt;Johnsson, R.&lt;/author&gt;&lt;author&gt;Neves, Elizabeth&lt;/author&gt;&lt;/authors&gt;&lt;/contributors&gt;&lt;titles&gt;&lt;title&gt;The salt tolerance of the freshwater snail Melanoides tuberculata (Mollusca, Gastropoda), a bioinvader gastropod&lt;/title&gt;&lt;/titles&gt;&lt;pages&gt;212-221&lt;/pages&gt;&lt;volume&gt;10&lt;/volume&gt;&lt;dates&gt;&lt;year&gt;2015&lt;/year&gt;&lt;pub-dates&gt;&lt;date&gt;01/01&lt;/date&gt;&lt;/pub-dates&gt;&lt;/dates&gt;&lt;urls&gt;&lt;/urls&gt;&lt;/record&gt;&lt;/Cite&gt;&lt;Cite&gt;&lt;Author&gt;Krumholz&lt;/Author&gt;&lt;Year&gt;1948&lt;/Year&gt;&lt;RecNum&gt;55&lt;/RecNum&gt;&lt;record&gt;&lt;rec-number&gt;55&lt;/rec-number&gt;&lt;foreign-keys&gt;&lt;key app="EN" db-id="psz5tzvegvfzxvewravxdtp5xdsswfzfxrww" timestamp="0"&gt;55&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00E66333" w:rsidRPr="001C59E6">
        <w:fldChar w:fldCharType="separate"/>
      </w:r>
      <w:r w:rsidR="00B82930">
        <w:rPr>
          <w:noProof/>
        </w:rPr>
        <w:t>(Krumholz 1948, Farani, Nogueira et al. 2015)</w:t>
      </w:r>
      <w:r w:rsidR="00E66333" w:rsidRPr="001C59E6">
        <w:fldChar w:fldCharType="end"/>
      </w:r>
      <w:ins w:id="11" w:author="Christopher J. Patrick" w:date="2020-04-28T13:48:00Z">
        <w:r w:rsidR="00E66333" w:rsidRPr="001C59E6">
          <w:t>.</w:t>
        </w:r>
      </w:ins>
      <w:r w:rsidR="00E66333" w:rsidRPr="008D2795">
        <w:t xml:space="preserve"> </w:t>
      </w:r>
    </w:p>
    <w:p w14:paraId="3A9CE2FE" w14:textId="744D3390" w:rsidR="00850998" w:rsidRDefault="00F43B9D" w:rsidP="00956D08">
      <w:pPr>
        <w:spacing w:line="240" w:lineRule="auto"/>
        <w:ind w:firstLine="720"/>
        <w:contextualSpacing/>
      </w:pPr>
      <w:r>
        <w:t xml:space="preserve">On the other extreme of the gradient, sub-humid sites contain an abundance of grazer and omnivore taxa including Ephemeroptera, Amphipoda, and Trichopteran. Between these regions, mesic sites </w:t>
      </w:r>
      <w:r w:rsidR="001C59E6">
        <w:t>contain</w:t>
      </w:r>
      <w:r>
        <w:t xml:space="preserve"> a mixture of grazers, omnivores and an abundance of predators including Odonata and Hemiptera. As precipitation increases, there is a shift in primary consumers from </w:t>
      </w:r>
      <w:proofErr w:type="spellStart"/>
      <w:r>
        <w:t>Gastropoda</w:t>
      </w:r>
      <w:proofErr w:type="spellEnd"/>
      <w:r>
        <w:t xml:space="preserve"> to </w:t>
      </w:r>
      <w:proofErr w:type="spellStart"/>
      <w:r>
        <w:t>Ephemerpotera</w:t>
      </w:r>
      <w:proofErr w:type="spellEnd"/>
      <w:r>
        <w:t xml:space="preserve"> and </w:t>
      </w:r>
      <w:proofErr w:type="spellStart"/>
      <w:r>
        <w:t>Trichoptera</w:t>
      </w:r>
      <w:proofErr w:type="spellEnd"/>
      <w:r>
        <w:t xml:space="preserve">; the latter species indicating enhance water quality </w:t>
      </w:r>
      <w:r w:rsidRPr="00D1402C">
        <w:t xml:space="preserve">conditions </w:t>
      </w:r>
      <w:r w:rsidR="00D1402C" w:rsidRPr="00D1402C">
        <w:fldChar w:fldCharType="begin"/>
      </w:r>
      <w:r w:rsidR="00D1402C" w:rsidRPr="00D1402C">
        <w: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instrText>
      </w:r>
      <w:r w:rsidR="00D1402C" w:rsidRPr="00D1402C">
        <w:fldChar w:fldCharType="separate"/>
      </w:r>
      <w:r w:rsidR="00D1402C" w:rsidRPr="00D1402C">
        <w:rPr>
          <w:noProof/>
        </w:rPr>
        <w:t>(Rosenberg and Resh 1993)</w:t>
      </w:r>
      <w:r w:rsidR="00D1402C" w:rsidRPr="00D1402C">
        <w:fldChar w:fldCharType="end"/>
      </w:r>
      <w:r w:rsidRPr="00D1402C">
        <w:t>.</w:t>
      </w:r>
      <w:r>
        <w:t xml:space="preserve"> Additionally, these taxa have longer life cycles </w:t>
      </w:r>
      <w:r w:rsidR="00B82930">
        <w:t xml:space="preserve">(26-261days) </w:t>
      </w:r>
      <w:r>
        <w:t>than the prominent grazers at semi-arid sites</w:t>
      </w:r>
      <w:r w:rsidR="00B82930">
        <w:t xml:space="preserve"> </w:t>
      </w:r>
      <w:r w:rsidR="00B82930">
        <w:fldChar w:fldCharType="begin"/>
      </w:r>
      <w:r w:rsidR="00B82930">
        <w: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instrText>
      </w:r>
      <w:r w:rsidR="00B82930">
        <w:fldChar w:fldCharType="separate"/>
      </w:r>
      <w:r w:rsidR="00B82930">
        <w:rPr>
          <w:noProof/>
        </w:rPr>
        <w:t>(Jackson and Sweeney 1995)</w:t>
      </w:r>
      <w:r w:rsidR="00B82930">
        <w:fldChar w:fldCharType="end"/>
      </w:r>
      <w:r>
        <w:t>. These results indicate that drought also acts to regulate insect communities at the primary consumer level.</w:t>
      </w:r>
      <w:r w:rsidR="00491E30">
        <w:t xml:space="preserve"> Discerning the specific mechanisms of drought (intensity, duration, seasonality, and predictability) will require continuous sampling across the precipitation gradient</w:t>
      </w:r>
      <w:r w:rsidR="002D3679">
        <w:t>.</w:t>
      </w:r>
    </w:p>
    <w:p w14:paraId="54BCCFA0" w14:textId="47E628CB" w:rsidR="004A7DF3" w:rsidRPr="009A7FCE" w:rsidRDefault="007A248E" w:rsidP="00956D08">
      <w:pPr>
        <w:spacing w:line="240" w:lineRule="auto"/>
        <w:ind w:firstLine="720"/>
        <w:contextualSpacing/>
      </w:pPr>
      <w:r>
        <w:t>Initially, t</w:t>
      </w:r>
      <w:r w:rsidR="00BC7EDC">
        <w:t xml:space="preserve">he maximum invertebrate diversity in mesic sites </w:t>
      </w:r>
      <w:r w:rsidR="00EF74C3">
        <w:t>can be</w:t>
      </w:r>
      <w:r w:rsidR="00BC7EDC">
        <w:t xml:space="preserve"> attributed to overlapping dispersal from the extreme climate regions</w:t>
      </w:r>
      <w:r w:rsidR="00EF74C3">
        <w:t xml:space="preserve">. </w:t>
      </w:r>
      <w:r>
        <w:t xml:space="preserve">However, the compositional shifts broadly indicate that predation and competition play larger roles in community assembly at mesic and sub-humid sites. </w:t>
      </w:r>
      <w:r w:rsidR="005A4538">
        <w:t xml:space="preserve">Specifically, the distribution of fish predators has large top-down controls on invertebrate community dynamics </w:t>
      </w:r>
      <w:r w:rsidR="006D47B1">
        <w:fldChar w:fldCharType="begin"/>
      </w:r>
      <w:r w:rsidR="006D47B1">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D47B1">
        <w:fldChar w:fldCharType="separate"/>
      </w:r>
      <w:r w:rsidR="006D47B1">
        <w:rPr>
          <w:noProof/>
        </w:rPr>
        <w:t>(Dahl and Greenberg 1998)</w:t>
      </w:r>
      <w:r w:rsidR="006D47B1">
        <w:fldChar w:fldCharType="end"/>
      </w:r>
      <w:r w:rsidR="005A4538">
        <w:t xml:space="preserve">. </w:t>
      </w:r>
      <w:r w:rsidR="00851196">
        <w:t>Here, we believe</w:t>
      </w:r>
      <w:r>
        <w:t xml:space="preserve"> fish are superior insectivores comp</w:t>
      </w:r>
      <w:r w:rsidR="00840033">
        <w:t xml:space="preserve">ared to Hemiptera and Odonata and that </w:t>
      </w:r>
      <w:r>
        <w:t>fish predation at sub-humid sites restricts invertebrate communities to</w:t>
      </w:r>
      <w:r w:rsidR="00491E30">
        <w:t xml:space="preserve"> species with anti-predator adaptations including</w:t>
      </w:r>
      <w:r>
        <w:t xml:space="preserve"> small</w:t>
      </w:r>
      <w:r w:rsidR="00491E30">
        <w:t xml:space="preserve"> size, sedentary forage strategies, and armoring </w:t>
      </w:r>
      <w:r w:rsidR="00491E30">
        <w:fldChar w:fldCharType="begin"/>
      </w:r>
      <w:r w:rsidR="00491E30">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491E30">
        <w:fldChar w:fldCharType="separate"/>
      </w:r>
      <w:r w:rsidR="00491E30">
        <w:rPr>
          <w:noProof/>
        </w:rPr>
        <w:t>(Straile and Hälbich 2000)</w:t>
      </w:r>
      <w:r w:rsidR="00491E30">
        <w:fldChar w:fldCharType="end"/>
      </w:r>
      <w:r w:rsidR="00840033">
        <w:t xml:space="preserve">. </w:t>
      </w:r>
      <w:r w:rsidR="00491E30">
        <w:t>Our results suggest that as</w:t>
      </w:r>
      <w:r w:rsidR="00840033">
        <w:t xml:space="preserve"> conditions become more arid, </w:t>
      </w:r>
      <w:r w:rsidR="00491E30">
        <w:t xml:space="preserve">top-down regulation by </w:t>
      </w:r>
      <w:r w:rsidR="00840033">
        <w:t xml:space="preserve">fish predators </w:t>
      </w:r>
      <w:r w:rsidR="00491E30">
        <w:t>is reduced</w:t>
      </w:r>
      <w:r w:rsidR="00840033">
        <w:t xml:space="preserve"> resulting in a proliferation of insect predators in mesic and semi-arid streams.</w:t>
      </w:r>
      <w:r w:rsidR="002D3679">
        <w:t xml:space="preserve"> </w:t>
      </w:r>
      <w:r w:rsidR="00491E30">
        <w:t>A more thorough invertebrate community analysis of primary consumers will include sediment core sampling and functional trait analysis.</w:t>
      </w:r>
    </w:p>
    <w:p w14:paraId="01A6C089" w14:textId="41806EFC" w:rsidR="008910F9" w:rsidRDefault="008910F9" w:rsidP="009A7FCE">
      <w:pPr>
        <w:spacing w:line="480" w:lineRule="auto"/>
        <w:contextualSpacing/>
      </w:pPr>
    </w:p>
    <w:p w14:paraId="772E86CB" w14:textId="1A2F63B3" w:rsidR="004B5518" w:rsidRPr="0045377E" w:rsidRDefault="004B5518" w:rsidP="009A7FCE">
      <w:pPr>
        <w:spacing w:line="480" w:lineRule="auto"/>
        <w:contextualSpacing/>
        <w:rPr>
          <w:b/>
          <w:bCs/>
        </w:rPr>
      </w:pPr>
      <w:r w:rsidRPr="0045377E">
        <w:rPr>
          <w:b/>
          <w:bCs/>
        </w:rPr>
        <w:t>Acknowledgements</w:t>
      </w:r>
    </w:p>
    <w:p w14:paraId="27107E8E" w14:textId="7F0D26AE" w:rsidR="007378B1" w:rsidRDefault="007378B1" w:rsidP="009A7FCE">
      <w:pPr>
        <w:spacing w:line="480" w:lineRule="auto"/>
        <w:contextualSpacing/>
      </w:pPr>
      <w:r>
        <w:lastRenderedPageBreak/>
        <w:t>Jennifer Whitt and Ian Whitt</w:t>
      </w:r>
    </w:p>
    <w:p w14:paraId="752DE556" w14:textId="77777777" w:rsidR="004B5518" w:rsidRPr="009A7FCE" w:rsidRDefault="004B5518" w:rsidP="009A7FCE">
      <w:pPr>
        <w:spacing w:line="480" w:lineRule="auto"/>
        <w:contextualSpacing/>
      </w:pPr>
    </w:p>
    <w:p w14:paraId="28AEA419" w14:textId="7334C072" w:rsidR="00F96E8B" w:rsidRPr="007378B1" w:rsidRDefault="007378B1" w:rsidP="009A7FCE">
      <w:pPr>
        <w:spacing w:line="480" w:lineRule="auto"/>
        <w:contextualSpacing/>
        <w:rPr>
          <w:b/>
        </w:rPr>
      </w:pPr>
      <w:r w:rsidRPr="007378B1">
        <w:rPr>
          <w:b/>
        </w:rPr>
        <w:t>References</w:t>
      </w:r>
      <w:r w:rsidR="00F96E8B" w:rsidRPr="007378B1">
        <w:rPr>
          <w:b/>
        </w:rPr>
        <w:t>:</w:t>
      </w:r>
    </w:p>
    <w:p w14:paraId="700DFBD8" w14:textId="76A5BE73" w:rsidR="00587510" w:rsidRDefault="007A3C8C"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instrText xml:space="preserve"> ADDIN EN.REFLIST </w:instrText>
      </w:r>
      <w:r w:rsidRPr="007378B1">
        <w:rPr>
          <w:rFonts w:ascii="Times New Roman" w:hAnsi="Times New Roman" w:cs="Times New Roman"/>
          <w:sz w:val="24"/>
          <w:szCs w:val="24"/>
        </w:rPr>
        <w:fldChar w:fldCharType="separate"/>
      </w:r>
      <w:r w:rsidR="00587510" w:rsidRPr="007378B1">
        <w:rPr>
          <w:rFonts w:ascii="Times New Roman" w:hAnsi="Times New Roman" w:cs="Times New Roman"/>
          <w:sz w:val="24"/>
          <w:szCs w:val="24"/>
        </w:rPr>
        <w:t xml:space="preserve">Allen, M. R. and W. J. Ingram (2002). "Constraints on future changes in climate and the hydrologic cycle." </w:t>
      </w:r>
      <w:r w:rsidR="00587510" w:rsidRPr="007378B1">
        <w:rPr>
          <w:rFonts w:ascii="Times New Roman" w:hAnsi="Times New Roman" w:cs="Times New Roman"/>
          <w:sz w:val="24"/>
          <w:szCs w:val="24"/>
          <w:u w:val="single"/>
        </w:rPr>
        <w:t>Nature</w:t>
      </w:r>
      <w:r w:rsidR="00587510" w:rsidRPr="007378B1">
        <w:rPr>
          <w:rFonts w:ascii="Times New Roman" w:hAnsi="Times New Roman" w:cs="Times New Roman"/>
          <w:sz w:val="24"/>
          <w:szCs w:val="24"/>
        </w:rPr>
        <w:t xml:space="preserve"> </w:t>
      </w:r>
      <w:r w:rsidR="00587510" w:rsidRPr="007378B1">
        <w:rPr>
          <w:rFonts w:ascii="Times New Roman" w:hAnsi="Times New Roman" w:cs="Times New Roman"/>
          <w:b/>
          <w:sz w:val="24"/>
          <w:szCs w:val="24"/>
        </w:rPr>
        <w:t>419</w:t>
      </w:r>
      <w:r w:rsidR="00587510" w:rsidRPr="007378B1">
        <w:rPr>
          <w:rFonts w:ascii="Times New Roman" w:hAnsi="Times New Roman" w:cs="Times New Roman"/>
          <w:sz w:val="24"/>
          <w:szCs w:val="24"/>
        </w:rPr>
        <w:t>(6903): 224-+.</w:t>
      </w:r>
    </w:p>
    <w:p w14:paraId="4F8832EB" w14:textId="77777777" w:rsidR="007378B1" w:rsidRPr="007378B1" w:rsidRDefault="007378B1" w:rsidP="00587510">
      <w:pPr>
        <w:pStyle w:val="EndNoteBibliography"/>
        <w:rPr>
          <w:rFonts w:ascii="Times New Roman" w:hAnsi="Times New Roman" w:cs="Times New Roman"/>
          <w:sz w:val="24"/>
          <w:szCs w:val="24"/>
        </w:rPr>
      </w:pPr>
    </w:p>
    <w:p w14:paraId="1F72148A" w14:textId="11BF090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Barbour, M. T., J. Gerritsen and J. B. S. B.D. Snyder (1999). Rapid Bioassessment Protocols for Use in Streams and Wadeable Rivers: Periphyton, Benthic Macroinvertebrates and Fish, Second Edition. Washington, D.C., U.S. Environmental Protection Agency; Office of Water.</w:t>
      </w:r>
    </w:p>
    <w:p w14:paraId="68CAA6DD" w14:textId="77777777" w:rsidR="007378B1" w:rsidRPr="007378B1" w:rsidRDefault="007378B1" w:rsidP="00587510">
      <w:pPr>
        <w:pStyle w:val="EndNoteBibliography"/>
        <w:rPr>
          <w:rFonts w:ascii="Times New Roman" w:hAnsi="Times New Roman" w:cs="Times New Roman"/>
          <w:sz w:val="24"/>
          <w:szCs w:val="24"/>
        </w:rPr>
      </w:pPr>
    </w:p>
    <w:p w14:paraId="5E33A214" w14:textId="454AD11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2003). "Parallels and contrasts in the effects of drought on stream macroinvertebrate assemblages."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8</w:t>
      </w:r>
      <w:r w:rsidRPr="007378B1">
        <w:rPr>
          <w:rFonts w:ascii="Times New Roman" w:hAnsi="Times New Roman" w:cs="Times New Roman"/>
          <w:sz w:val="24"/>
          <w:szCs w:val="24"/>
        </w:rPr>
        <w:t>(7): 1173-1185.</w:t>
      </w:r>
    </w:p>
    <w:p w14:paraId="62441A3F" w14:textId="77777777" w:rsidR="007378B1" w:rsidRPr="007378B1" w:rsidRDefault="007378B1" w:rsidP="00587510">
      <w:pPr>
        <w:pStyle w:val="EndNoteBibliography"/>
        <w:rPr>
          <w:rFonts w:ascii="Times New Roman" w:hAnsi="Times New Roman" w:cs="Times New Roman"/>
          <w:sz w:val="24"/>
          <w:szCs w:val="24"/>
        </w:rPr>
      </w:pPr>
    </w:p>
    <w:p w14:paraId="40B65BBE" w14:textId="5224364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C. G. Peterson, N. B. Grimm and S. G. Fisher (1992). "Stability of an Aquatic Macroinvertebrate Community in a Multiyear Hydrologic Disturbance Regime."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3</w:t>
      </w:r>
      <w:r w:rsidRPr="007378B1">
        <w:rPr>
          <w:rFonts w:ascii="Times New Roman" w:hAnsi="Times New Roman" w:cs="Times New Roman"/>
          <w:sz w:val="24"/>
          <w:szCs w:val="24"/>
        </w:rPr>
        <w:t>(6): 2192-2207.</w:t>
      </w:r>
    </w:p>
    <w:p w14:paraId="5242CAB5" w14:textId="77777777" w:rsidR="007378B1" w:rsidRPr="007378B1" w:rsidRDefault="007378B1" w:rsidP="00587510">
      <w:pPr>
        <w:pStyle w:val="EndNoteBibliography"/>
        <w:rPr>
          <w:rFonts w:ascii="Times New Roman" w:hAnsi="Times New Roman" w:cs="Times New Roman"/>
          <w:sz w:val="24"/>
          <w:szCs w:val="24"/>
        </w:rPr>
      </w:pPr>
    </w:p>
    <w:p w14:paraId="2472CFDE" w14:textId="14661AA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hapman BR, B. E. (2018). </w:t>
      </w:r>
      <w:r w:rsidRPr="007378B1">
        <w:rPr>
          <w:rFonts w:ascii="Times New Roman" w:hAnsi="Times New Roman" w:cs="Times New Roman"/>
          <w:sz w:val="24"/>
          <w:szCs w:val="24"/>
          <w:u w:val="single"/>
        </w:rPr>
        <w:t>The Natural History of Texas</w:t>
      </w:r>
      <w:r w:rsidRPr="007378B1">
        <w:rPr>
          <w:rFonts w:ascii="Times New Roman" w:hAnsi="Times New Roman" w:cs="Times New Roman"/>
          <w:sz w:val="24"/>
          <w:szCs w:val="24"/>
        </w:rPr>
        <w:t>. College Station, Texas A&amp;M University Press.</w:t>
      </w:r>
    </w:p>
    <w:p w14:paraId="2C19F51A" w14:textId="77777777" w:rsidR="007378B1" w:rsidRPr="007378B1" w:rsidRDefault="007378B1" w:rsidP="00587510">
      <w:pPr>
        <w:pStyle w:val="EndNoteBibliography"/>
        <w:rPr>
          <w:rFonts w:ascii="Times New Roman" w:hAnsi="Times New Roman" w:cs="Times New Roman"/>
          <w:sz w:val="24"/>
          <w:szCs w:val="24"/>
        </w:rPr>
      </w:pPr>
    </w:p>
    <w:p w14:paraId="22329DC7"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ooke, S. and D. Philipp (2009). </w:t>
      </w:r>
      <w:r w:rsidRPr="007378B1">
        <w:rPr>
          <w:rFonts w:ascii="Times New Roman" w:hAnsi="Times New Roman" w:cs="Times New Roman"/>
          <w:sz w:val="24"/>
          <w:szCs w:val="24"/>
          <w:u w:val="single"/>
        </w:rPr>
        <w:t>Centrarchid Fishes: Diversity, Biology, and Conservation</w:t>
      </w:r>
      <w:r w:rsidRPr="007378B1">
        <w:rPr>
          <w:rFonts w:ascii="Times New Roman" w:hAnsi="Times New Roman" w:cs="Times New Roman"/>
          <w:sz w:val="24"/>
          <w:szCs w:val="24"/>
        </w:rPr>
        <w:t>.</w:t>
      </w:r>
    </w:p>
    <w:p w14:paraId="4044EEE8" w14:textId="236EE8C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men, M., H. K. Mod, N. J. Gotelli and A. Guisan (2018). "Disentangling biotic interactions, environmental filters, and dispersal limitation as drivers of species co-occurrence." </w:t>
      </w:r>
      <w:r w:rsidRPr="007378B1">
        <w:rPr>
          <w:rFonts w:ascii="Times New Roman" w:hAnsi="Times New Roman" w:cs="Times New Roman"/>
          <w:sz w:val="24"/>
          <w:szCs w:val="24"/>
          <w:u w:val="single"/>
        </w:rPr>
        <w:t>Ec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1</w:t>
      </w:r>
      <w:r w:rsidRPr="007378B1">
        <w:rPr>
          <w:rFonts w:ascii="Times New Roman" w:hAnsi="Times New Roman" w:cs="Times New Roman"/>
          <w:sz w:val="24"/>
          <w:szCs w:val="24"/>
        </w:rPr>
        <w:t>(8): 1233-1244.</w:t>
      </w:r>
    </w:p>
    <w:p w14:paraId="70E3DE98" w14:textId="77777777" w:rsidR="007378B1" w:rsidRPr="007378B1" w:rsidRDefault="007378B1" w:rsidP="00587510">
      <w:pPr>
        <w:pStyle w:val="EndNoteBibliography"/>
        <w:rPr>
          <w:rFonts w:ascii="Times New Roman" w:hAnsi="Times New Roman" w:cs="Times New Roman"/>
          <w:sz w:val="24"/>
          <w:szCs w:val="24"/>
        </w:rPr>
      </w:pPr>
    </w:p>
    <w:p w14:paraId="689700E2" w14:textId="729C398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hl, J. and L. A. Greenberg (1998). "Effects of fish predation and habitat type on stream benthic communities."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1</w:t>
      </w:r>
      <w:r w:rsidRPr="007378B1">
        <w:rPr>
          <w:rFonts w:ascii="Times New Roman" w:hAnsi="Times New Roman" w:cs="Times New Roman"/>
          <w:sz w:val="24"/>
          <w:szCs w:val="24"/>
        </w:rPr>
        <w:t>: 67-76.</w:t>
      </w:r>
    </w:p>
    <w:p w14:paraId="6E570A5D" w14:textId="77777777" w:rsidR="007378B1" w:rsidRPr="007378B1" w:rsidRDefault="007378B1" w:rsidP="00587510">
      <w:pPr>
        <w:pStyle w:val="EndNoteBibliography"/>
        <w:rPr>
          <w:rFonts w:ascii="Times New Roman" w:hAnsi="Times New Roman" w:cs="Times New Roman"/>
          <w:sz w:val="24"/>
          <w:szCs w:val="24"/>
        </w:rPr>
      </w:pPr>
    </w:p>
    <w:p w14:paraId="065F686A" w14:textId="59E22B6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7378B1">
        <w:rPr>
          <w:rFonts w:ascii="Times New Roman" w:hAnsi="Times New Roman" w:cs="Times New Roman"/>
          <w:sz w:val="24"/>
          <w:szCs w:val="24"/>
          <w:u w:val="single"/>
        </w:rPr>
        <w:t>Journal of 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1</w:t>
      </w:r>
      <w:r w:rsidRPr="007378B1">
        <w:rPr>
          <w:rFonts w:ascii="Times New Roman" w:hAnsi="Times New Roman" w:cs="Times New Roman"/>
          <w:sz w:val="24"/>
          <w:szCs w:val="24"/>
        </w:rPr>
        <w:t>(3): 784-795.</w:t>
      </w:r>
    </w:p>
    <w:p w14:paraId="54A8CD16" w14:textId="77777777" w:rsidR="007378B1" w:rsidRPr="007378B1" w:rsidRDefault="007378B1" w:rsidP="00587510">
      <w:pPr>
        <w:pStyle w:val="EndNoteBibliography"/>
        <w:rPr>
          <w:rFonts w:ascii="Times New Roman" w:hAnsi="Times New Roman" w:cs="Times New Roman"/>
          <w:sz w:val="24"/>
          <w:szCs w:val="24"/>
        </w:rPr>
      </w:pPr>
    </w:p>
    <w:p w14:paraId="3C9130A4" w14:textId="6BF1266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DL, R. (2001). "A Stream Channel Assessment Methodology; Proceedings of 7th Federal Interagency Sedimentation Conference." 26.</w:t>
      </w:r>
    </w:p>
    <w:p w14:paraId="1D5A8825" w14:textId="77777777" w:rsidR="007378B1" w:rsidRPr="007378B1" w:rsidRDefault="007378B1" w:rsidP="00587510">
      <w:pPr>
        <w:pStyle w:val="EndNoteBibliography"/>
        <w:rPr>
          <w:rFonts w:ascii="Times New Roman" w:hAnsi="Times New Roman" w:cs="Times New Roman"/>
          <w:sz w:val="24"/>
          <w:szCs w:val="24"/>
        </w:rPr>
      </w:pPr>
    </w:p>
    <w:p w14:paraId="7F2EC32C" w14:textId="13542FB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East, J. L., C. Wilcut and A. A. Pease (2017). "Aquatic food-web structure along a salinized dryland river."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2</w:t>
      </w:r>
      <w:r w:rsidRPr="007378B1">
        <w:rPr>
          <w:rFonts w:ascii="Times New Roman" w:hAnsi="Times New Roman" w:cs="Times New Roman"/>
          <w:sz w:val="24"/>
          <w:szCs w:val="24"/>
        </w:rPr>
        <w:t>(4): 681-694.</w:t>
      </w:r>
    </w:p>
    <w:p w14:paraId="1FB81372" w14:textId="77777777" w:rsidR="007378B1" w:rsidRPr="007378B1" w:rsidRDefault="007378B1" w:rsidP="00587510">
      <w:pPr>
        <w:pStyle w:val="EndNoteBibliography"/>
        <w:rPr>
          <w:rFonts w:ascii="Times New Roman" w:hAnsi="Times New Roman" w:cs="Times New Roman"/>
          <w:sz w:val="24"/>
          <w:szCs w:val="24"/>
        </w:rPr>
      </w:pPr>
    </w:p>
    <w:p w14:paraId="39D4C626" w14:textId="7C1515E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Falcone, J. (2011). GAGES-II: Geospatial Attributes of Gauges for Evaluating Streamflow. Reston, Virginia, U.S. Geological Survey.</w:t>
      </w:r>
    </w:p>
    <w:p w14:paraId="4FF70049" w14:textId="77777777" w:rsidR="007378B1" w:rsidRPr="007378B1" w:rsidRDefault="007378B1" w:rsidP="00587510">
      <w:pPr>
        <w:pStyle w:val="EndNoteBibliography"/>
        <w:rPr>
          <w:rFonts w:ascii="Times New Roman" w:hAnsi="Times New Roman" w:cs="Times New Roman"/>
          <w:sz w:val="24"/>
          <w:szCs w:val="24"/>
        </w:rPr>
      </w:pPr>
    </w:p>
    <w:p w14:paraId="144206D9"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Farani, G. L., M. Nogueira, R. Johnsson and E. Neves (2015). "The salt tolerance of the freshwater snail Melanoides tuberculata (Mollusca, Gastropoda), a bioinvader gastropod."  </w:t>
      </w:r>
      <w:r w:rsidRPr="007378B1">
        <w:rPr>
          <w:rFonts w:ascii="Times New Roman" w:hAnsi="Times New Roman" w:cs="Times New Roman"/>
          <w:b/>
          <w:sz w:val="24"/>
          <w:szCs w:val="24"/>
        </w:rPr>
        <w:t>10</w:t>
      </w:r>
      <w:r w:rsidRPr="007378B1">
        <w:rPr>
          <w:rFonts w:ascii="Times New Roman" w:hAnsi="Times New Roman" w:cs="Times New Roman"/>
          <w:sz w:val="24"/>
          <w:szCs w:val="24"/>
        </w:rPr>
        <w:t>: 212-221.</w:t>
      </w:r>
    </w:p>
    <w:p w14:paraId="791F9EF6" w14:textId="4AFE986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Grimm, N. B., F. S. Chapin, B. Bierwagen, P. Gonzalez and P. M. Groffman (2013). "The impacts of climate change on ecosystem structure and function." </w:t>
      </w:r>
      <w:r w:rsidRPr="007378B1">
        <w:rPr>
          <w:rFonts w:ascii="Times New Roman" w:hAnsi="Times New Roman" w:cs="Times New Roman"/>
          <w:sz w:val="24"/>
          <w:szCs w:val="24"/>
          <w:u w:val="single"/>
        </w:rPr>
        <w:t>Frontiers in ecology and the environ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1</w:t>
      </w:r>
      <w:r w:rsidRPr="007378B1">
        <w:rPr>
          <w:rFonts w:ascii="Times New Roman" w:hAnsi="Times New Roman" w:cs="Times New Roman"/>
          <w:sz w:val="24"/>
          <w:szCs w:val="24"/>
        </w:rPr>
        <w:t>(9): 474-482.</w:t>
      </w:r>
    </w:p>
    <w:p w14:paraId="2428990E" w14:textId="77777777" w:rsidR="007378B1" w:rsidRPr="007378B1" w:rsidRDefault="007378B1" w:rsidP="00587510">
      <w:pPr>
        <w:pStyle w:val="EndNoteBibliography"/>
        <w:rPr>
          <w:rFonts w:ascii="Times New Roman" w:hAnsi="Times New Roman" w:cs="Times New Roman"/>
          <w:sz w:val="24"/>
          <w:szCs w:val="24"/>
        </w:rPr>
      </w:pPr>
    </w:p>
    <w:p w14:paraId="62685EC2" w14:textId="2588A20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agen, E. M., M. E. McTammany, J. R. Webster and E. F. Benfield (2010). "Shifts in allochthonous input and autochthonous production in streams along an agricultural land-use gradient."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55</w:t>
      </w:r>
      <w:r w:rsidRPr="007378B1">
        <w:rPr>
          <w:rFonts w:ascii="Times New Roman" w:hAnsi="Times New Roman" w:cs="Times New Roman"/>
          <w:sz w:val="24"/>
          <w:szCs w:val="24"/>
        </w:rPr>
        <w:t>(1): 61-77.</w:t>
      </w:r>
    </w:p>
    <w:p w14:paraId="05BCE134" w14:textId="77777777" w:rsidR="007378B1" w:rsidRPr="007378B1" w:rsidRDefault="007378B1" w:rsidP="00587510">
      <w:pPr>
        <w:pStyle w:val="EndNoteBibliography"/>
        <w:rPr>
          <w:rFonts w:ascii="Times New Roman" w:hAnsi="Times New Roman" w:cs="Times New Roman"/>
          <w:sz w:val="24"/>
          <w:szCs w:val="24"/>
        </w:rPr>
      </w:pPr>
    </w:p>
    <w:p w14:paraId="2A65090B" w14:textId="6AD84D8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eld, I. M. and B. J. Soden (2006). "Robust responses of the hydrological cycle to global warming." </w:t>
      </w:r>
      <w:r w:rsidRPr="007378B1">
        <w:rPr>
          <w:rFonts w:ascii="Times New Roman" w:hAnsi="Times New Roman" w:cs="Times New Roman"/>
          <w:sz w:val="24"/>
          <w:szCs w:val="24"/>
          <w:u w:val="single"/>
        </w:rPr>
        <w:t>Journal of Climat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9</w:t>
      </w:r>
      <w:r w:rsidRPr="007378B1">
        <w:rPr>
          <w:rFonts w:ascii="Times New Roman" w:hAnsi="Times New Roman" w:cs="Times New Roman"/>
          <w:sz w:val="24"/>
          <w:szCs w:val="24"/>
        </w:rPr>
        <w:t>(21): 5686-5699.</w:t>
      </w:r>
    </w:p>
    <w:p w14:paraId="072302A6" w14:textId="77777777" w:rsidR="007378B1" w:rsidRPr="007378B1" w:rsidRDefault="007378B1" w:rsidP="00587510">
      <w:pPr>
        <w:pStyle w:val="EndNoteBibliography"/>
        <w:rPr>
          <w:rFonts w:ascii="Times New Roman" w:hAnsi="Times New Roman" w:cs="Times New Roman"/>
          <w:sz w:val="24"/>
          <w:szCs w:val="24"/>
        </w:rPr>
      </w:pPr>
    </w:p>
    <w:p w14:paraId="6C898211" w14:textId="471715D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irabayashi, Y., S. Kanae, S. Emori, T. Oki and M. Kimoto (2008). "Global projections of changing risks of floods and droughts in a changing climate." </w:t>
      </w:r>
      <w:r w:rsidRPr="007378B1">
        <w:rPr>
          <w:rFonts w:ascii="Times New Roman" w:hAnsi="Times New Roman" w:cs="Times New Roman"/>
          <w:sz w:val="24"/>
          <w:szCs w:val="24"/>
          <w:u w:val="single"/>
        </w:rPr>
        <w:t>Hydrological Sciences Journal</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3</w:t>
      </w:r>
      <w:r w:rsidRPr="007378B1">
        <w:rPr>
          <w:rFonts w:ascii="Times New Roman" w:hAnsi="Times New Roman" w:cs="Times New Roman"/>
          <w:sz w:val="24"/>
          <w:szCs w:val="24"/>
        </w:rPr>
        <w:t>(4): 754-772.</w:t>
      </w:r>
    </w:p>
    <w:p w14:paraId="5BAD4ADE" w14:textId="77777777" w:rsidR="007378B1" w:rsidRPr="007378B1" w:rsidRDefault="007378B1" w:rsidP="00587510">
      <w:pPr>
        <w:pStyle w:val="EndNoteBibliography"/>
        <w:rPr>
          <w:rFonts w:ascii="Times New Roman" w:hAnsi="Times New Roman" w:cs="Times New Roman"/>
          <w:sz w:val="24"/>
          <w:szCs w:val="24"/>
        </w:rPr>
      </w:pPr>
    </w:p>
    <w:p w14:paraId="7592F522" w14:textId="5C62A97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Hubbs, C. (2008). An Annotated Checklist of the Freshwater Fishes of Texas, with Keys to Identification of Species. R. J. E. a. G. P. Garrett, Texas Academy of Science.</w:t>
      </w:r>
    </w:p>
    <w:p w14:paraId="500BEFBB" w14:textId="77777777" w:rsidR="007378B1" w:rsidRPr="007378B1" w:rsidRDefault="007378B1" w:rsidP="00587510">
      <w:pPr>
        <w:pStyle w:val="EndNoteBibliography"/>
        <w:rPr>
          <w:rFonts w:ascii="Times New Roman" w:hAnsi="Times New Roman" w:cs="Times New Roman"/>
          <w:sz w:val="24"/>
          <w:szCs w:val="24"/>
        </w:rPr>
      </w:pPr>
    </w:p>
    <w:p w14:paraId="317C296A" w14:textId="762BCD8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Jackson, J. K. and B. W. Sweeney (1995). "</w:t>
      </w:r>
      <w:r w:rsidR="007378B1">
        <w:rPr>
          <w:rFonts w:ascii="Times New Roman" w:hAnsi="Times New Roman" w:cs="Times New Roman"/>
          <w:sz w:val="24"/>
          <w:szCs w:val="24"/>
        </w:rPr>
        <w:t>Egg and Larval Development Times For 35 Species of Tropical Stream Insects from Costa-Rica</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 115-130.</w:t>
      </w:r>
    </w:p>
    <w:p w14:paraId="0979715E" w14:textId="77777777" w:rsidR="007378B1" w:rsidRPr="007378B1" w:rsidRDefault="007378B1" w:rsidP="00587510">
      <w:pPr>
        <w:pStyle w:val="EndNoteBibliography"/>
        <w:rPr>
          <w:rFonts w:ascii="Times New Roman" w:hAnsi="Times New Roman" w:cs="Times New Roman"/>
          <w:sz w:val="24"/>
          <w:szCs w:val="24"/>
        </w:rPr>
      </w:pPr>
    </w:p>
    <w:p w14:paraId="53986BFD" w14:textId="5FED2AF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Koski, R. T. (1978). "</w:t>
      </w:r>
      <w:r w:rsidR="007378B1">
        <w:rPr>
          <w:rFonts w:ascii="Times New Roman" w:hAnsi="Times New Roman" w:cs="Times New Roman"/>
          <w:sz w:val="24"/>
          <w:szCs w:val="24"/>
        </w:rPr>
        <w:t xml:space="preserve">Age, Growth, and Maturity of Hogchoker, </w:t>
      </w:r>
      <w:r w:rsidR="007378B1">
        <w:rPr>
          <w:rFonts w:ascii="Times New Roman" w:hAnsi="Times New Roman" w:cs="Times New Roman"/>
          <w:i/>
          <w:iCs/>
          <w:sz w:val="24"/>
          <w:szCs w:val="24"/>
        </w:rPr>
        <w:t xml:space="preserve">Trinectes </w:t>
      </w:r>
      <w:r w:rsidR="007378B1" w:rsidRPr="007378B1">
        <w:rPr>
          <w:rFonts w:ascii="Times New Roman" w:hAnsi="Times New Roman" w:cs="Times New Roman"/>
          <w:sz w:val="24"/>
          <w:szCs w:val="24"/>
        </w:rPr>
        <w:t>maculatus</w:t>
      </w:r>
      <w:r w:rsidR="007378B1">
        <w:rPr>
          <w:rFonts w:ascii="Times New Roman" w:hAnsi="Times New Roman" w:cs="Times New Roman"/>
          <w:sz w:val="24"/>
          <w:szCs w:val="24"/>
        </w:rPr>
        <w:t>, In Hudson River, New York.</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Transactions of the American Fisheries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7</w:t>
      </w:r>
      <w:r w:rsidRPr="007378B1">
        <w:rPr>
          <w:rFonts w:ascii="Times New Roman" w:hAnsi="Times New Roman" w:cs="Times New Roman"/>
          <w:sz w:val="24"/>
          <w:szCs w:val="24"/>
        </w:rPr>
        <w:t>(3): 449-453.</w:t>
      </w:r>
    </w:p>
    <w:p w14:paraId="28953D23" w14:textId="77777777" w:rsidR="007378B1" w:rsidRPr="007378B1" w:rsidRDefault="007378B1" w:rsidP="00587510">
      <w:pPr>
        <w:pStyle w:val="EndNoteBibliography"/>
        <w:rPr>
          <w:rFonts w:ascii="Times New Roman" w:hAnsi="Times New Roman" w:cs="Times New Roman"/>
          <w:sz w:val="24"/>
          <w:szCs w:val="24"/>
        </w:rPr>
      </w:pPr>
    </w:p>
    <w:p w14:paraId="5BC4E1BA" w14:textId="2B2FACC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umholz, L. A. (1948). "Reproduction in the Western Mosquitofish, Gambusia-Affinis-Affinis (Baird and Girard), and Its Use in Mosquito Control." </w:t>
      </w:r>
      <w:r w:rsidRPr="007378B1">
        <w:rPr>
          <w:rFonts w:ascii="Times New Roman" w:hAnsi="Times New Roman" w:cs="Times New Roman"/>
          <w:sz w:val="24"/>
          <w:szCs w:val="24"/>
          <w:u w:val="single"/>
        </w:rPr>
        <w:t>Ecological Monograph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8</w:t>
      </w:r>
      <w:r w:rsidRPr="007378B1">
        <w:rPr>
          <w:rFonts w:ascii="Times New Roman" w:hAnsi="Times New Roman" w:cs="Times New Roman"/>
          <w:sz w:val="24"/>
          <w:szCs w:val="24"/>
        </w:rPr>
        <w:t>(1): 1-43.</w:t>
      </w:r>
    </w:p>
    <w:p w14:paraId="5F04A64F" w14:textId="77777777" w:rsidR="007378B1" w:rsidRPr="007378B1" w:rsidRDefault="007378B1" w:rsidP="00587510">
      <w:pPr>
        <w:pStyle w:val="EndNoteBibliography"/>
        <w:rPr>
          <w:rFonts w:ascii="Times New Roman" w:hAnsi="Times New Roman" w:cs="Times New Roman"/>
          <w:sz w:val="24"/>
          <w:szCs w:val="24"/>
        </w:rPr>
      </w:pPr>
    </w:p>
    <w:p w14:paraId="229F2571" w14:textId="08E2DDF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zeminska, D., T. Kerkhof, K. Skaalsveen and J. Stolte (2019). "Effect of riparian vegetation on stream bank stability in small agricultural catchments." </w:t>
      </w:r>
      <w:r w:rsidRPr="007378B1">
        <w:rPr>
          <w:rFonts w:ascii="Times New Roman" w:hAnsi="Times New Roman" w:cs="Times New Roman"/>
          <w:sz w:val="24"/>
          <w:szCs w:val="24"/>
          <w:u w:val="single"/>
        </w:rPr>
        <w:t>Caten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72</w:t>
      </w:r>
      <w:r w:rsidRPr="007378B1">
        <w:rPr>
          <w:rFonts w:ascii="Times New Roman" w:hAnsi="Times New Roman" w:cs="Times New Roman"/>
          <w:sz w:val="24"/>
          <w:szCs w:val="24"/>
        </w:rPr>
        <w:t>: 87-96.</w:t>
      </w:r>
    </w:p>
    <w:p w14:paraId="0269F233" w14:textId="77777777" w:rsidR="007378B1" w:rsidRPr="007378B1" w:rsidRDefault="007378B1" w:rsidP="00587510">
      <w:pPr>
        <w:pStyle w:val="EndNoteBibliography"/>
        <w:rPr>
          <w:rFonts w:ascii="Times New Roman" w:hAnsi="Times New Roman" w:cs="Times New Roman"/>
          <w:sz w:val="24"/>
          <w:szCs w:val="24"/>
        </w:rPr>
      </w:pPr>
    </w:p>
    <w:p w14:paraId="236F7121"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amberti, H. (2007). </w:t>
      </w:r>
      <w:r w:rsidRPr="007378B1">
        <w:rPr>
          <w:rFonts w:ascii="Times New Roman" w:hAnsi="Times New Roman" w:cs="Times New Roman"/>
          <w:sz w:val="24"/>
          <w:szCs w:val="24"/>
          <w:u w:val="single"/>
        </w:rPr>
        <w:t>Methods in Stream Ecology</w:t>
      </w:r>
      <w:r w:rsidRPr="007378B1">
        <w:rPr>
          <w:rFonts w:ascii="Times New Roman" w:hAnsi="Times New Roman" w:cs="Times New Roman"/>
          <w:sz w:val="24"/>
          <w:szCs w:val="24"/>
        </w:rPr>
        <w:t>, Elsevier Inc.</w:t>
      </w:r>
    </w:p>
    <w:p w14:paraId="035C644C" w14:textId="71ECB9B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upon, A., S. Bernal, S. Poblador, E. Marti and F. Sabater (2016). "The influence of riparian evapotranspiration on stream hydrology and nitrogen retention in a subhumid Mediterranean catchment." </w:t>
      </w:r>
      <w:r w:rsidRPr="007378B1">
        <w:rPr>
          <w:rFonts w:ascii="Times New Roman" w:hAnsi="Times New Roman" w:cs="Times New Roman"/>
          <w:sz w:val="24"/>
          <w:szCs w:val="24"/>
          <w:u w:val="single"/>
        </w:rPr>
        <w:t>Hydrology and Earth System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0</w:t>
      </w:r>
      <w:r w:rsidRPr="007378B1">
        <w:rPr>
          <w:rFonts w:ascii="Times New Roman" w:hAnsi="Times New Roman" w:cs="Times New Roman"/>
          <w:sz w:val="24"/>
          <w:szCs w:val="24"/>
        </w:rPr>
        <w:t>(9): 3831-3842.</w:t>
      </w:r>
    </w:p>
    <w:p w14:paraId="219C8D80" w14:textId="77777777" w:rsidR="007378B1" w:rsidRPr="007378B1" w:rsidRDefault="007378B1" w:rsidP="00587510">
      <w:pPr>
        <w:pStyle w:val="EndNoteBibliography"/>
        <w:rPr>
          <w:rFonts w:ascii="Times New Roman" w:hAnsi="Times New Roman" w:cs="Times New Roman"/>
          <w:sz w:val="24"/>
          <w:szCs w:val="24"/>
        </w:rPr>
      </w:pPr>
    </w:p>
    <w:p w14:paraId="50D45CD5" w14:textId="38151CA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Merritt, R. W., K. W. Cummins and M. B. Berg (2019). </w:t>
      </w:r>
      <w:r w:rsidRPr="007378B1">
        <w:rPr>
          <w:rFonts w:ascii="Times New Roman" w:hAnsi="Times New Roman" w:cs="Times New Roman"/>
          <w:sz w:val="24"/>
          <w:szCs w:val="24"/>
          <w:u w:val="single"/>
        </w:rPr>
        <w:t>An introduction to the Aquatic insects of North America</w:t>
      </w:r>
      <w:r w:rsidRPr="007378B1">
        <w:rPr>
          <w:rFonts w:ascii="Times New Roman" w:hAnsi="Times New Roman" w:cs="Times New Roman"/>
          <w:sz w:val="24"/>
          <w:szCs w:val="24"/>
        </w:rPr>
        <w:t>. Dubuque, Iowa, Kendall/Hunt Pub. Co.</w:t>
      </w:r>
    </w:p>
    <w:p w14:paraId="1CF8E3E6" w14:textId="77777777" w:rsidR="007378B1" w:rsidRPr="007378B1" w:rsidRDefault="007378B1" w:rsidP="00587510">
      <w:pPr>
        <w:pStyle w:val="EndNoteBibliography"/>
        <w:rPr>
          <w:rFonts w:ascii="Times New Roman" w:hAnsi="Times New Roman" w:cs="Times New Roman"/>
          <w:sz w:val="24"/>
          <w:szCs w:val="24"/>
        </w:rPr>
      </w:pPr>
    </w:p>
    <w:p w14:paraId="0358B658" w14:textId="31AB923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Oksanen, J., F. G. Blanchet, M. Friendly, R. Kindt, P. Legendre, D. McGlinn, P. R. Minchin, R. B. O'Hara, G. L. Simpson, P. Solymos, M. Henry, H. Stevens, E. Szoecs and H. Wagner (2019). "vegan: Community Ecology Package."</w:t>
      </w:r>
    </w:p>
    <w:p w14:paraId="1E15F27F" w14:textId="77777777" w:rsidR="007378B1" w:rsidRPr="007378B1" w:rsidRDefault="007378B1" w:rsidP="00587510">
      <w:pPr>
        <w:pStyle w:val="EndNoteBibliography"/>
        <w:rPr>
          <w:rFonts w:ascii="Times New Roman" w:hAnsi="Times New Roman" w:cs="Times New Roman"/>
          <w:sz w:val="24"/>
          <w:szCs w:val="24"/>
        </w:rPr>
      </w:pPr>
    </w:p>
    <w:p w14:paraId="2FF677BB" w14:textId="6085068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Olden, J. D. and N. L. Poff (2003). "Toward a mechanistic understanding and prediction of biotic homogenization." </w:t>
      </w:r>
      <w:r w:rsidRPr="007378B1">
        <w:rPr>
          <w:rFonts w:ascii="Times New Roman" w:hAnsi="Times New Roman" w:cs="Times New Roman"/>
          <w:sz w:val="24"/>
          <w:szCs w:val="24"/>
          <w:u w:val="single"/>
        </w:rPr>
        <w:t>American Naturalis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2</w:t>
      </w:r>
      <w:r w:rsidRPr="007378B1">
        <w:rPr>
          <w:rFonts w:ascii="Times New Roman" w:hAnsi="Times New Roman" w:cs="Times New Roman"/>
          <w:sz w:val="24"/>
          <w:szCs w:val="24"/>
        </w:rPr>
        <w:t>(4): 442-460.</w:t>
      </w:r>
    </w:p>
    <w:p w14:paraId="6A579725" w14:textId="77777777" w:rsidR="007378B1" w:rsidRPr="007378B1" w:rsidRDefault="007378B1" w:rsidP="00587510">
      <w:pPr>
        <w:pStyle w:val="EndNoteBibliography"/>
        <w:rPr>
          <w:rFonts w:ascii="Times New Roman" w:hAnsi="Times New Roman" w:cs="Times New Roman"/>
          <w:sz w:val="24"/>
          <w:szCs w:val="24"/>
        </w:rPr>
      </w:pPr>
    </w:p>
    <w:p w14:paraId="3B3F51DF" w14:textId="64A400C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C. M. Swan (2011). "Reconstructing the assembly of a stream-insect metacommunit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1): 259-272.</w:t>
      </w:r>
    </w:p>
    <w:p w14:paraId="02BE93C9" w14:textId="77777777" w:rsidR="007378B1" w:rsidRPr="007378B1" w:rsidRDefault="007378B1" w:rsidP="00587510">
      <w:pPr>
        <w:pStyle w:val="EndNoteBibliography"/>
        <w:rPr>
          <w:rFonts w:ascii="Times New Roman" w:hAnsi="Times New Roman" w:cs="Times New Roman"/>
          <w:sz w:val="24"/>
          <w:szCs w:val="24"/>
        </w:rPr>
      </w:pPr>
    </w:p>
    <w:p w14:paraId="08DA696D" w14:textId="3A87B77A"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L. L. Yuan (2017). "Modeled hydrologic metrics show links between hydrology and the functional composition of stream assemblages." </w:t>
      </w:r>
      <w:r w:rsidRPr="007378B1">
        <w:rPr>
          <w:rFonts w:ascii="Times New Roman" w:hAnsi="Times New Roman" w:cs="Times New Roman"/>
          <w:sz w:val="24"/>
          <w:szCs w:val="24"/>
          <w:u w:val="single"/>
        </w:rPr>
        <w:t>Ecological Application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7</w:t>
      </w:r>
      <w:r w:rsidRPr="007378B1">
        <w:rPr>
          <w:rFonts w:ascii="Times New Roman" w:hAnsi="Times New Roman" w:cs="Times New Roman"/>
          <w:sz w:val="24"/>
          <w:szCs w:val="24"/>
        </w:rPr>
        <w:t>(5): 1605-1617.</w:t>
      </w:r>
    </w:p>
    <w:p w14:paraId="039683C3" w14:textId="77777777" w:rsidR="007378B1" w:rsidRPr="007378B1" w:rsidRDefault="007378B1" w:rsidP="00587510">
      <w:pPr>
        <w:pStyle w:val="EndNoteBibliography"/>
        <w:rPr>
          <w:rFonts w:ascii="Times New Roman" w:hAnsi="Times New Roman" w:cs="Times New Roman"/>
          <w:sz w:val="24"/>
          <w:szCs w:val="24"/>
        </w:rPr>
      </w:pPr>
    </w:p>
    <w:p w14:paraId="7CDAF1A3" w14:textId="2A008ABF"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off, N. L. (1997). "Landscape filters and species traits: Towards mechanistic understanding and prediction in stream ecolog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w:t>
      </w:r>
      <w:r w:rsidRPr="007378B1">
        <w:rPr>
          <w:rFonts w:ascii="Times New Roman" w:hAnsi="Times New Roman" w:cs="Times New Roman"/>
          <w:sz w:val="24"/>
          <w:szCs w:val="24"/>
        </w:rPr>
        <w:t>(2): 391-409.</w:t>
      </w:r>
    </w:p>
    <w:p w14:paraId="71D79AD9" w14:textId="77777777" w:rsidR="007378B1" w:rsidRPr="007378B1" w:rsidRDefault="007378B1" w:rsidP="00587510">
      <w:pPr>
        <w:pStyle w:val="EndNoteBibliography"/>
        <w:rPr>
          <w:rFonts w:ascii="Times New Roman" w:hAnsi="Times New Roman" w:cs="Times New Roman"/>
          <w:sz w:val="24"/>
          <w:szCs w:val="24"/>
        </w:rPr>
      </w:pPr>
    </w:p>
    <w:p w14:paraId="0039F8DF" w14:textId="0B90AC2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R Core Team (2019). R: A Language and Environment for Statistical Computing. Vienna, Austria, R Foundation for Statistical Computing.</w:t>
      </w:r>
    </w:p>
    <w:p w14:paraId="48286234" w14:textId="77777777" w:rsidR="007378B1" w:rsidRPr="007378B1" w:rsidRDefault="007378B1" w:rsidP="00587510">
      <w:pPr>
        <w:pStyle w:val="EndNoteBibliography"/>
        <w:rPr>
          <w:rFonts w:ascii="Times New Roman" w:hAnsi="Times New Roman" w:cs="Times New Roman"/>
          <w:sz w:val="24"/>
          <w:szCs w:val="24"/>
        </w:rPr>
      </w:pPr>
    </w:p>
    <w:p w14:paraId="6765CCF8" w14:textId="06E2999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ehage, J. S., J. R. Blanchard, R. E. Boucek, J. J. Lorenz and M. Robinson (2016). "Knocking back invasions: variable resistance and resilience to multiple cold spells in native vs. nonnative fishes." </w:t>
      </w:r>
      <w:r w:rsidRPr="007378B1">
        <w:rPr>
          <w:rFonts w:ascii="Times New Roman" w:hAnsi="Times New Roman" w:cs="Times New Roman"/>
          <w:sz w:val="24"/>
          <w:szCs w:val="24"/>
          <w:u w:val="single"/>
        </w:rPr>
        <w:t>Ecospher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w:t>
      </w:r>
      <w:r w:rsidRPr="007378B1">
        <w:rPr>
          <w:rFonts w:ascii="Times New Roman" w:hAnsi="Times New Roman" w:cs="Times New Roman"/>
          <w:sz w:val="24"/>
          <w:szCs w:val="24"/>
        </w:rPr>
        <w:t>(6): 13.</w:t>
      </w:r>
    </w:p>
    <w:p w14:paraId="3E2AA2AD" w14:textId="77777777" w:rsidR="007378B1" w:rsidRPr="007378B1" w:rsidRDefault="007378B1" w:rsidP="00587510">
      <w:pPr>
        <w:pStyle w:val="EndNoteBibliography"/>
        <w:rPr>
          <w:rFonts w:ascii="Times New Roman" w:hAnsi="Times New Roman" w:cs="Times New Roman"/>
          <w:sz w:val="24"/>
          <w:szCs w:val="24"/>
        </w:rPr>
      </w:pPr>
    </w:p>
    <w:p w14:paraId="74B2B5D8" w14:textId="4C0454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icklefs, R. E. and D. G. Jenkins (2011). "Biogeography and ecology: towards the integration of two disciplines."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6</w:t>
      </w:r>
      <w:r w:rsidRPr="007378B1">
        <w:rPr>
          <w:rFonts w:ascii="Times New Roman" w:hAnsi="Times New Roman" w:cs="Times New Roman"/>
          <w:sz w:val="24"/>
          <w:szCs w:val="24"/>
        </w:rPr>
        <w:t>(1576): 2438-2448.</w:t>
      </w:r>
    </w:p>
    <w:p w14:paraId="5D3830BF" w14:textId="77777777" w:rsidR="007378B1" w:rsidRPr="007378B1" w:rsidRDefault="007378B1" w:rsidP="00587510">
      <w:pPr>
        <w:pStyle w:val="EndNoteBibliography"/>
        <w:rPr>
          <w:rFonts w:ascii="Times New Roman" w:hAnsi="Times New Roman" w:cs="Times New Roman"/>
          <w:sz w:val="24"/>
          <w:szCs w:val="24"/>
        </w:rPr>
      </w:pPr>
    </w:p>
    <w:p w14:paraId="16381536" w14:textId="616B0BFE"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lls, R. J., C. Leigh and F. Sheldon (2012). "Mechanistic effects of low-flow hydrology on riverine ecosystems: ecological principles and consequences of alteration." </w:t>
      </w:r>
      <w:r w:rsidRPr="007378B1">
        <w:rPr>
          <w:rFonts w:ascii="Times New Roman" w:hAnsi="Times New Roman" w:cs="Times New Roman"/>
          <w:sz w:val="24"/>
          <w:szCs w:val="24"/>
          <w:u w:val="single"/>
        </w:rPr>
        <w:t>Freshwater Scienc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1</w:t>
      </w:r>
      <w:r w:rsidRPr="007378B1">
        <w:rPr>
          <w:rFonts w:ascii="Times New Roman" w:hAnsi="Times New Roman" w:cs="Times New Roman"/>
          <w:sz w:val="24"/>
          <w:szCs w:val="24"/>
        </w:rPr>
        <w:t>(4): 1163-1186.</w:t>
      </w:r>
    </w:p>
    <w:p w14:paraId="62B7F2ED" w14:textId="77777777" w:rsidR="007378B1" w:rsidRPr="007378B1" w:rsidRDefault="007378B1" w:rsidP="00587510">
      <w:pPr>
        <w:pStyle w:val="EndNoteBibliography"/>
        <w:rPr>
          <w:rFonts w:ascii="Times New Roman" w:hAnsi="Times New Roman" w:cs="Times New Roman"/>
          <w:sz w:val="24"/>
          <w:szCs w:val="24"/>
        </w:rPr>
      </w:pPr>
    </w:p>
    <w:p w14:paraId="2190F773" w14:textId="07782E8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senberg, D. M. and V. H. Resh (1993). </w:t>
      </w:r>
      <w:r w:rsidRPr="007378B1">
        <w:rPr>
          <w:rFonts w:ascii="Times New Roman" w:hAnsi="Times New Roman" w:cs="Times New Roman"/>
          <w:sz w:val="24"/>
          <w:szCs w:val="24"/>
          <w:u w:val="single"/>
        </w:rPr>
        <w:t>Freshwater Biomonitoring and Benthic Macroinvertebrates</w:t>
      </w:r>
      <w:r w:rsidRPr="007378B1">
        <w:rPr>
          <w:rFonts w:ascii="Times New Roman" w:hAnsi="Times New Roman" w:cs="Times New Roman"/>
          <w:sz w:val="24"/>
          <w:szCs w:val="24"/>
        </w:rPr>
        <w:t>. Boston, Kluwer Academic Publishers.</w:t>
      </w:r>
    </w:p>
    <w:p w14:paraId="289DD560" w14:textId="77777777" w:rsidR="007378B1" w:rsidRPr="007378B1" w:rsidRDefault="007378B1" w:rsidP="00587510">
      <w:pPr>
        <w:pStyle w:val="EndNoteBibliography"/>
        <w:rPr>
          <w:rFonts w:ascii="Times New Roman" w:hAnsi="Times New Roman" w:cs="Times New Roman"/>
          <w:sz w:val="24"/>
          <w:szCs w:val="24"/>
        </w:rPr>
      </w:pPr>
    </w:p>
    <w:p w14:paraId="1190365C" w14:textId="34CA5E4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chade, J., S. G. Fisher, N. Grimm and J. A. Seddon (2001). </w:t>
      </w:r>
      <w:r w:rsidRPr="007378B1">
        <w:rPr>
          <w:rFonts w:ascii="Times New Roman" w:hAnsi="Times New Roman" w:cs="Times New Roman"/>
          <w:sz w:val="24"/>
          <w:szCs w:val="24"/>
          <w:u w:val="single"/>
        </w:rPr>
        <w:t>The Influence of Riparian Shrub on Nitrogen Cycling in a Sonoran Desert Stream</w:t>
      </w:r>
      <w:r w:rsidRPr="007378B1">
        <w:rPr>
          <w:rFonts w:ascii="Times New Roman" w:hAnsi="Times New Roman" w:cs="Times New Roman"/>
          <w:sz w:val="24"/>
          <w:szCs w:val="24"/>
        </w:rPr>
        <w:t>.</w:t>
      </w:r>
    </w:p>
    <w:p w14:paraId="528F3842" w14:textId="77777777" w:rsidR="007378B1" w:rsidRPr="007378B1" w:rsidRDefault="007378B1" w:rsidP="00587510">
      <w:pPr>
        <w:pStyle w:val="EndNoteBibliography"/>
        <w:rPr>
          <w:rFonts w:ascii="Times New Roman" w:hAnsi="Times New Roman" w:cs="Times New Roman"/>
          <w:sz w:val="24"/>
          <w:szCs w:val="24"/>
        </w:rPr>
      </w:pPr>
    </w:p>
    <w:p w14:paraId="417AC064" w14:textId="41D0BF0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eabra, R., D. S. Wethey, A. M. Santos and F. P. Lima (2015). "Understanding complex biogeographic responses to climate change." </w:t>
      </w:r>
      <w:r w:rsidRPr="007378B1">
        <w:rPr>
          <w:rFonts w:ascii="Times New Roman" w:hAnsi="Times New Roman" w:cs="Times New Roman"/>
          <w:sz w:val="24"/>
          <w:szCs w:val="24"/>
          <w:u w:val="single"/>
        </w:rPr>
        <w:t>Scientific Report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w:t>
      </w:r>
      <w:r w:rsidRPr="007378B1">
        <w:rPr>
          <w:rFonts w:ascii="Times New Roman" w:hAnsi="Times New Roman" w:cs="Times New Roman"/>
          <w:sz w:val="24"/>
          <w:szCs w:val="24"/>
        </w:rPr>
        <w:t>.</w:t>
      </w:r>
    </w:p>
    <w:p w14:paraId="003C90B0" w14:textId="77777777" w:rsidR="007378B1" w:rsidRPr="007378B1" w:rsidRDefault="007378B1" w:rsidP="00587510">
      <w:pPr>
        <w:pStyle w:val="EndNoteBibliography"/>
        <w:rPr>
          <w:rFonts w:ascii="Times New Roman" w:hAnsi="Times New Roman" w:cs="Times New Roman"/>
          <w:sz w:val="24"/>
          <w:szCs w:val="24"/>
        </w:rPr>
      </w:pPr>
    </w:p>
    <w:p w14:paraId="502CE931" w14:textId="5F72DB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traile, D. and A. Hälbich (2000). "Life History and Multiple Antipredator Defenses of an Invertebrate Pelagic Predator, Bythotrephes longimanus."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81</w:t>
      </w:r>
      <w:r w:rsidRPr="007378B1">
        <w:rPr>
          <w:rFonts w:ascii="Times New Roman" w:hAnsi="Times New Roman" w:cs="Times New Roman"/>
          <w:sz w:val="24"/>
          <w:szCs w:val="24"/>
        </w:rPr>
        <w:t>: 150-163.</w:t>
      </w:r>
    </w:p>
    <w:p w14:paraId="54694004" w14:textId="77777777" w:rsidR="007378B1" w:rsidRPr="007378B1" w:rsidRDefault="007378B1" w:rsidP="00587510">
      <w:pPr>
        <w:pStyle w:val="EndNoteBibliography"/>
        <w:rPr>
          <w:rFonts w:ascii="Times New Roman" w:hAnsi="Times New Roman" w:cs="Times New Roman"/>
          <w:sz w:val="24"/>
          <w:szCs w:val="24"/>
        </w:rPr>
      </w:pPr>
    </w:p>
    <w:p w14:paraId="65D4E30C" w14:textId="425821F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abacchi, E., L. Lambs, H. Guilloy, A. M. Planty-Tabacchi, E. Muller and H. Decamps (2000). "Impacts of riparian vegetation on hydrological processes." </w:t>
      </w:r>
      <w:r w:rsidRPr="007378B1">
        <w:rPr>
          <w:rFonts w:ascii="Times New Roman" w:hAnsi="Times New Roman" w:cs="Times New Roman"/>
          <w:sz w:val="24"/>
          <w:szCs w:val="24"/>
          <w:u w:val="single"/>
        </w:rPr>
        <w:t>Hydrological Process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6-17): 2959-2976.</w:t>
      </w:r>
    </w:p>
    <w:p w14:paraId="4A1CAD44" w14:textId="77777777" w:rsidR="007378B1" w:rsidRPr="007378B1" w:rsidRDefault="007378B1" w:rsidP="00587510">
      <w:pPr>
        <w:pStyle w:val="EndNoteBibliography"/>
        <w:rPr>
          <w:rFonts w:ascii="Times New Roman" w:hAnsi="Times New Roman" w:cs="Times New Roman"/>
          <w:sz w:val="24"/>
          <w:szCs w:val="24"/>
        </w:rPr>
      </w:pPr>
    </w:p>
    <w:p w14:paraId="476B0178" w14:textId="4EB03C4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Thomas C, B. T., Whiteside BG (2007). </w:t>
      </w:r>
      <w:r w:rsidRPr="007378B1">
        <w:rPr>
          <w:rFonts w:ascii="Times New Roman" w:hAnsi="Times New Roman" w:cs="Times New Roman"/>
          <w:sz w:val="24"/>
          <w:szCs w:val="24"/>
          <w:u w:val="single"/>
        </w:rPr>
        <w:t>A Field Guide: Freshwater Fishes of Texas</w:t>
      </w:r>
      <w:r w:rsidRPr="007378B1">
        <w:rPr>
          <w:rFonts w:ascii="Times New Roman" w:hAnsi="Times New Roman" w:cs="Times New Roman"/>
          <w:sz w:val="24"/>
          <w:szCs w:val="24"/>
        </w:rPr>
        <w:t>. College Station, Texas, Texas A&amp;M University Press.</w:t>
      </w:r>
    </w:p>
    <w:p w14:paraId="5A054536" w14:textId="77777777" w:rsidR="007378B1" w:rsidRPr="007378B1" w:rsidRDefault="007378B1" w:rsidP="00587510">
      <w:pPr>
        <w:pStyle w:val="EndNoteBibliography"/>
        <w:rPr>
          <w:rFonts w:ascii="Times New Roman" w:hAnsi="Times New Roman" w:cs="Times New Roman"/>
          <w:sz w:val="24"/>
          <w:szCs w:val="24"/>
        </w:rPr>
      </w:pPr>
    </w:p>
    <w:p w14:paraId="5A1A24B8" w14:textId="0AC1AD1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ard, J. H. (1963). "</w:t>
      </w:r>
      <w:r w:rsidR="007378B1">
        <w:rPr>
          <w:rFonts w:ascii="Times New Roman" w:hAnsi="Times New Roman" w:cs="Times New Roman"/>
          <w:sz w:val="24"/>
          <w:szCs w:val="24"/>
        </w:rPr>
        <w:t>Hierarchical Grouping to Optimize an Objective Function</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American Statistical Association</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8</w:t>
      </w:r>
      <w:r w:rsidRPr="007378B1">
        <w:rPr>
          <w:rFonts w:ascii="Times New Roman" w:hAnsi="Times New Roman" w:cs="Times New Roman"/>
          <w:sz w:val="24"/>
          <w:szCs w:val="24"/>
        </w:rPr>
        <w:t>(301): 236.</w:t>
      </w:r>
    </w:p>
    <w:p w14:paraId="431ABFB2" w14:textId="77777777" w:rsidR="007378B1" w:rsidRPr="007378B1" w:rsidRDefault="007378B1" w:rsidP="00587510">
      <w:pPr>
        <w:pStyle w:val="EndNoteBibliography"/>
        <w:rPr>
          <w:rFonts w:ascii="Times New Roman" w:hAnsi="Times New Roman" w:cs="Times New Roman"/>
          <w:sz w:val="24"/>
          <w:szCs w:val="24"/>
        </w:rPr>
      </w:pPr>
    </w:p>
    <w:p w14:paraId="5E6D38E9" w14:textId="23E993E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enner, C. A. (1978). Anguillidae. In W. Fischer (ed.) FAO species identification sheets for fishery purposes. W. A. F. A. 31). FAO, Rome.</w:t>
      </w:r>
    </w:p>
    <w:p w14:paraId="52DB740F" w14:textId="77777777" w:rsidR="007378B1" w:rsidRPr="007378B1" w:rsidRDefault="007378B1" w:rsidP="00587510">
      <w:pPr>
        <w:pStyle w:val="EndNoteBibliography"/>
        <w:rPr>
          <w:rFonts w:ascii="Times New Roman" w:hAnsi="Times New Roman" w:cs="Times New Roman"/>
          <w:sz w:val="24"/>
          <w:szCs w:val="24"/>
        </w:rPr>
      </w:pPr>
    </w:p>
    <w:p w14:paraId="240BCBCB" w14:textId="63884A3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entworth, C. K. (1922). "A scale of grade and class terms for clastic sediments." </w:t>
      </w:r>
      <w:r w:rsidRPr="007378B1">
        <w:rPr>
          <w:rFonts w:ascii="Times New Roman" w:hAnsi="Times New Roman" w:cs="Times New Roman"/>
          <w:sz w:val="24"/>
          <w:szCs w:val="24"/>
          <w:u w:val="single"/>
        </w:rPr>
        <w:t>Journal of Ge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5): 377-392.</w:t>
      </w:r>
    </w:p>
    <w:p w14:paraId="7E936E99" w14:textId="77777777" w:rsidR="007378B1" w:rsidRPr="007378B1" w:rsidRDefault="007378B1" w:rsidP="00587510">
      <w:pPr>
        <w:pStyle w:val="EndNoteBibliography"/>
        <w:rPr>
          <w:rFonts w:ascii="Times New Roman" w:hAnsi="Times New Roman" w:cs="Times New Roman"/>
          <w:sz w:val="24"/>
          <w:szCs w:val="24"/>
        </w:rPr>
      </w:pPr>
    </w:p>
    <w:p w14:paraId="733BAE12" w14:textId="0685696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hittaker, R. J., K. J. Willis and R. Field (2001). "Scale and species richness: towards a general, hierarchical theory of species diversity." </w:t>
      </w:r>
      <w:r w:rsidRPr="007378B1">
        <w:rPr>
          <w:rFonts w:ascii="Times New Roman" w:hAnsi="Times New Roman" w:cs="Times New Roman"/>
          <w:sz w:val="24"/>
          <w:szCs w:val="24"/>
          <w:u w:val="single"/>
        </w:rPr>
        <w:t>Journal of Bioge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8</w:t>
      </w:r>
      <w:r w:rsidRPr="007378B1">
        <w:rPr>
          <w:rFonts w:ascii="Times New Roman" w:hAnsi="Times New Roman" w:cs="Times New Roman"/>
          <w:sz w:val="24"/>
          <w:szCs w:val="24"/>
        </w:rPr>
        <w:t>(4): 453-470.</w:t>
      </w:r>
    </w:p>
    <w:p w14:paraId="472923DA" w14:textId="77777777" w:rsidR="007378B1" w:rsidRPr="007378B1" w:rsidRDefault="007378B1" w:rsidP="00587510">
      <w:pPr>
        <w:pStyle w:val="EndNoteBibliography"/>
        <w:rPr>
          <w:rFonts w:ascii="Times New Roman" w:hAnsi="Times New Roman" w:cs="Times New Roman"/>
          <w:sz w:val="24"/>
          <w:szCs w:val="24"/>
        </w:rPr>
      </w:pPr>
    </w:p>
    <w:p w14:paraId="332869A3" w14:textId="06946CC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ggins, G. (2015). </w:t>
      </w:r>
      <w:r w:rsidRPr="007378B1">
        <w:rPr>
          <w:rFonts w:ascii="Times New Roman" w:hAnsi="Times New Roman" w:cs="Times New Roman"/>
          <w:sz w:val="24"/>
          <w:szCs w:val="24"/>
          <w:u w:val="single"/>
        </w:rPr>
        <w:t>Larvae of the North American Caddisfly Genera (Trichoptera)</w:t>
      </w:r>
      <w:r w:rsidRPr="007378B1">
        <w:rPr>
          <w:rFonts w:ascii="Times New Roman" w:hAnsi="Times New Roman" w:cs="Times New Roman"/>
          <w:sz w:val="24"/>
          <w:szCs w:val="24"/>
        </w:rPr>
        <w:t>. University of Toronto Press, Scholarly Publishing Division.</w:t>
      </w:r>
    </w:p>
    <w:p w14:paraId="071DB39C" w14:textId="77777777" w:rsidR="007378B1" w:rsidRPr="007378B1" w:rsidRDefault="007378B1" w:rsidP="00587510">
      <w:pPr>
        <w:pStyle w:val="EndNoteBibliography"/>
        <w:rPr>
          <w:rFonts w:ascii="Times New Roman" w:hAnsi="Times New Roman" w:cs="Times New Roman"/>
          <w:sz w:val="24"/>
          <w:szCs w:val="24"/>
        </w:rPr>
      </w:pPr>
    </w:p>
    <w:p w14:paraId="54388B3A" w14:textId="613DD26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lliams, W. (2002). "Salinisation: A major threat to water resources in the arid and semi-arid regions of the world." </w:t>
      </w:r>
      <w:r w:rsidRPr="007378B1">
        <w:rPr>
          <w:rFonts w:ascii="Times New Roman" w:hAnsi="Times New Roman" w:cs="Times New Roman"/>
          <w:sz w:val="24"/>
          <w:szCs w:val="24"/>
          <w:u w:val="single"/>
        </w:rPr>
        <w:t>Lakes &amp; Reservoirs: Research &amp; Manage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w:t>
      </w:r>
      <w:r w:rsidRPr="007378B1">
        <w:rPr>
          <w:rFonts w:ascii="Times New Roman" w:hAnsi="Times New Roman" w:cs="Times New Roman"/>
          <w:sz w:val="24"/>
          <w:szCs w:val="24"/>
        </w:rPr>
        <w:t>: 85-91.</w:t>
      </w:r>
    </w:p>
    <w:p w14:paraId="1BBCE4C0" w14:textId="77777777" w:rsidR="007378B1" w:rsidRPr="007378B1" w:rsidRDefault="007378B1" w:rsidP="00587510">
      <w:pPr>
        <w:pStyle w:val="EndNoteBibliography"/>
        <w:rPr>
          <w:rFonts w:ascii="Times New Roman" w:hAnsi="Times New Roman" w:cs="Times New Roman"/>
          <w:sz w:val="24"/>
          <w:szCs w:val="24"/>
        </w:rPr>
      </w:pPr>
    </w:p>
    <w:p w14:paraId="1C71EA13" w14:textId="67DA149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oodward, G., D. M. Perkins and L. E. Brown (2010). "Climate change and freshwater ecosystems: impacts across multiple levels of organization."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5</w:t>
      </w:r>
      <w:r w:rsidRPr="007378B1">
        <w:rPr>
          <w:rFonts w:ascii="Times New Roman" w:hAnsi="Times New Roman" w:cs="Times New Roman"/>
          <w:sz w:val="24"/>
          <w:szCs w:val="24"/>
        </w:rPr>
        <w:t>(1549): 2093-2106.</w:t>
      </w:r>
    </w:p>
    <w:p w14:paraId="34546D2C" w14:textId="77777777" w:rsidR="007378B1" w:rsidRPr="007378B1" w:rsidRDefault="007378B1" w:rsidP="00587510">
      <w:pPr>
        <w:pStyle w:val="EndNoteBibliography"/>
        <w:rPr>
          <w:rFonts w:ascii="Times New Roman" w:hAnsi="Times New Roman" w:cs="Times New Roman"/>
          <w:sz w:val="24"/>
          <w:szCs w:val="24"/>
        </w:rPr>
      </w:pPr>
    </w:p>
    <w:p w14:paraId="70A9E03D"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rona, F. J., T. D. Prowse, J. D. Reist, J. E. Hobbie, L. M. J. Levesque and W. F. Vincent (2006). "Climate change effects on aquatic biota, ecosystem structure and function." </w:t>
      </w:r>
      <w:r w:rsidRPr="007378B1">
        <w:rPr>
          <w:rFonts w:ascii="Times New Roman" w:hAnsi="Times New Roman" w:cs="Times New Roman"/>
          <w:sz w:val="24"/>
          <w:szCs w:val="24"/>
          <w:u w:val="single"/>
        </w:rPr>
        <w:t>Ambio</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5</w:t>
      </w:r>
      <w:r w:rsidRPr="007378B1">
        <w:rPr>
          <w:rFonts w:ascii="Times New Roman" w:hAnsi="Times New Roman" w:cs="Times New Roman"/>
          <w:sz w:val="24"/>
          <w:szCs w:val="24"/>
        </w:rPr>
        <w:t>(7): 359-369.</w:t>
      </w:r>
    </w:p>
    <w:p w14:paraId="44051595" w14:textId="65187236" w:rsidR="004B5518" w:rsidRPr="00255967" w:rsidRDefault="007A3C8C" w:rsidP="009A7FCE">
      <w:pPr>
        <w:spacing w:line="480" w:lineRule="auto"/>
        <w:contextualSpacing/>
      </w:pPr>
      <w:r w:rsidRPr="007378B1">
        <w:fldChar w:fldCharType="end"/>
      </w:r>
    </w:p>
    <w:sectPr w:rsidR="004B5518" w:rsidRPr="00255967"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1DD058" w14:textId="77777777" w:rsidR="00841137" w:rsidRDefault="00841137" w:rsidP="00255967">
      <w:pPr>
        <w:spacing w:after="0" w:line="240" w:lineRule="auto"/>
      </w:pPr>
      <w:r>
        <w:separator/>
      </w:r>
    </w:p>
  </w:endnote>
  <w:endnote w:type="continuationSeparator" w:id="0">
    <w:p w14:paraId="237E206C" w14:textId="77777777" w:rsidR="00841137" w:rsidRDefault="00841137"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5A5FC6" w:rsidRDefault="005A5F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5A5FC6" w:rsidRDefault="005A5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0AFF5F" w14:textId="77777777" w:rsidR="00841137" w:rsidRDefault="00841137" w:rsidP="00255967">
      <w:pPr>
        <w:spacing w:after="0" w:line="240" w:lineRule="auto"/>
      </w:pPr>
      <w:r>
        <w:separator/>
      </w:r>
    </w:p>
  </w:footnote>
  <w:footnote w:type="continuationSeparator" w:id="0">
    <w:p w14:paraId="5A015292" w14:textId="77777777" w:rsidR="00841137" w:rsidRDefault="00841137"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5tzvegvfzxvewravxdtp5xdsswfzfxrww&quot;&gt;My EndNote Library&lt;record-ids&gt;&lt;item&gt;1&lt;/item&gt;&lt;item&gt;10&lt;/item&gt;&lt;item&gt;11&lt;/item&gt;&lt;item&gt;13&lt;/item&gt;&lt;item&gt;14&lt;/item&gt;&lt;item&gt;15&lt;/item&gt;&lt;item&gt;17&lt;/item&gt;&lt;item&gt;22&lt;/item&gt;&lt;item&gt;23&lt;/item&gt;&lt;item&gt;26&lt;/item&gt;&lt;item&gt;28&lt;/item&gt;&lt;item&gt;31&lt;/item&gt;&lt;item&gt;32&lt;/item&gt;&lt;item&gt;34&lt;/item&gt;&lt;item&gt;36&lt;/item&gt;&lt;item&gt;37&lt;/item&gt;&lt;item&gt;38&lt;/item&gt;&lt;item&gt;39&lt;/item&gt;&lt;item&gt;43&lt;/item&gt;&lt;item&gt;52&lt;/item&gt;&lt;item&gt;54&lt;/item&gt;&lt;item&gt;55&lt;/item&gt;&lt;item&gt;72&lt;/item&gt;&lt;item&gt;73&lt;/item&gt;&lt;item&gt;107&lt;/item&gt;&lt;item&gt;154&lt;/item&gt;&lt;item&gt;183&lt;/item&gt;&lt;item&gt;187&lt;/item&gt;&lt;item&gt;207&lt;/item&gt;&lt;item&gt;210&lt;/item&gt;&lt;item&gt;239&lt;/item&gt;&lt;item&gt;240&lt;/item&gt;&lt;item&gt;241&lt;/item&gt;&lt;item&gt;243&lt;/item&gt;&lt;item&gt;244&lt;/item&gt;&lt;item&gt;245&lt;/item&gt;&lt;item&gt;247&lt;/item&gt;&lt;item&gt;248&lt;/item&gt;&lt;item&gt;249&lt;/item&gt;&lt;item&gt;250&lt;/item&gt;&lt;item&gt;251&lt;/item&gt;&lt;item&gt;252&lt;/item&gt;&lt;item&gt;253&lt;/item&gt;&lt;item&gt;254&lt;/item&gt;&lt;item&gt;255&lt;/item&gt;&lt;/record-ids&gt;&lt;/item&gt;&lt;/Libraries&gt;"/>
  </w:docVars>
  <w:rsids>
    <w:rsidRoot w:val="006643E8"/>
    <w:rsid w:val="00004195"/>
    <w:rsid w:val="00013744"/>
    <w:rsid w:val="00013E1F"/>
    <w:rsid w:val="00020CA6"/>
    <w:rsid w:val="00032BFD"/>
    <w:rsid w:val="00041C13"/>
    <w:rsid w:val="0004275E"/>
    <w:rsid w:val="00042B29"/>
    <w:rsid w:val="000438AE"/>
    <w:rsid w:val="00070FAE"/>
    <w:rsid w:val="000716BA"/>
    <w:rsid w:val="000732C1"/>
    <w:rsid w:val="000865CC"/>
    <w:rsid w:val="000868EB"/>
    <w:rsid w:val="00086B1A"/>
    <w:rsid w:val="0009113F"/>
    <w:rsid w:val="00094196"/>
    <w:rsid w:val="000976FE"/>
    <w:rsid w:val="000B054C"/>
    <w:rsid w:val="000B4951"/>
    <w:rsid w:val="000D430E"/>
    <w:rsid w:val="000D4D46"/>
    <w:rsid w:val="000D7A48"/>
    <w:rsid w:val="000E04DD"/>
    <w:rsid w:val="000E40E5"/>
    <w:rsid w:val="000F2C0D"/>
    <w:rsid w:val="00105AA7"/>
    <w:rsid w:val="00110EB7"/>
    <w:rsid w:val="0012170C"/>
    <w:rsid w:val="00121DCC"/>
    <w:rsid w:val="001326BF"/>
    <w:rsid w:val="00133D5D"/>
    <w:rsid w:val="00134580"/>
    <w:rsid w:val="00140764"/>
    <w:rsid w:val="001457A2"/>
    <w:rsid w:val="00157612"/>
    <w:rsid w:val="00171020"/>
    <w:rsid w:val="00193B69"/>
    <w:rsid w:val="001A0F38"/>
    <w:rsid w:val="001A3D2B"/>
    <w:rsid w:val="001B156C"/>
    <w:rsid w:val="001C0316"/>
    <w:rsid w:val="001C3136"/>
    <w:rsid w:val="001C59E6"/>
    <w:rsid w:val="001D5841"/>
    <w:rsid w:val="001E090B"/>
    <w:rsid w:val="001E3B67"/>
    <w:rsid w:val="00212A52"/>
    <w:rsid w:val="00216EFF"/>
    <w:rsid w:val="00220896"/>
    <w:rsid w:val="002240B6"/>
    <w:rsid w:val="002313CE"/>
    <w:rsid w:val="00240044"/>
    <w:rsid w:val="002406DC"/>
    <w:rsid w:val="00247797"/>
    <w:rsid w:val="00250077"/>
    <w:rsid w:val="00250B20"/>
    <w:rsid w:val="00255967"/>
    <w:rsid w:val="00255B89"/>
    <w:rsid w:val="00256EF2"/>
    <w:rsid w:val="002678B3"/>
    <w:rsid w:val="00271444"/>
    <w:rsid w:val="00273803"/>
    <w:rsid w:val="00284BED"/>
    <w:rsid w:val="00290BE3"/>
    <w:rsid w:val="0029112B"/>
    <w:rsid w:val="00291D7C"/>
    <w:rsid w:val="002926B9"/>
    <w:rsid w:val="002A2151"/>
    <w:rsid w:val="002A417A"/>
    <w:rsid w:val="002A752A"/>
    <w:rsid w:val="002D3679"/>
    <w:rsid w:val="002E6470"/>
    <w:rsid w:val="002E7A10"/>
    <w:rsid w:val="002E7D93"/>
    <w:rsid w:val="00300F8C"/>
    <w:rsid w:val="0031059E"/>
    <w:rsid w:val="00310C9C"/>
    <w:rsid w:val="00322DB6"/>
    <w:rsid w:val="0032751B"/>
    <w:rsid w:val="00331039"/>
    <w:rsid w:val="00336714"/>
    <w:rsid w:val="00337DFB"/>
    <w:rsid w:val="00347E19"/>
    <w:rsid w:val="00374ADA"/>
    <w:rsid w:val="0037620D"/>
    <w:rsid w:val="0037648D"/>
    <w:rsid w:val="00377421"/>
    <w:rsid w:val="00387325"/>
    <w:rsid w:val="003878BF"/>
    <w:rsid w:val="003A71C9"/>
    <w:rsid w:val="003B4547"/>
    <w:rsid w:val="003D1922"/>
    <w:rsid w:val="003F4A60"/>
    <w:rsid w:val="003F5EE4"/>
    <w:rsid w:val="003F66A9"/>
    <w:rsid w:val="003F7CA6"/>
    <w:rsid w:val="004055A0"/>
    <w:rsid w:val="00406311"/>
    <w:rsid w:val="004067CA"/>
    <w:rsid w:val="00407078"/>
    <w:rsid w:val="00410E49"/>
    <w:rsid w:val="00411202"/>
    <w:rsid w:val="00442D6F"/>
    <w:rsid w:val="0044422B"/>
    <w:rsid w:val="00450161"/>
    <w:rsid w:val="00452AAA"/>
    <w:rsid w:val="0045377E"/>
    <w:rsid w:val="00453FB3"/>
    <w:rsid w:val="00466196"/>
    <w:rsid w:val="0046620B"/>
    <w:rsid w:val="00470D9F"/>
    <w:rsid w:val="004756C1"/>
    <w:rsid w:val="00491E30"/>
    <w:rsid w:val="004943D8"/>
    <w:rsid w:val="004A6C25"/>
    <w:rsid w:val="004A7DF3"/>
    <w:rsid w:val="004B08FD"/>
    <w:rsid w:val="004B5518"/>
    <w:rsid w:val="004C2006"/>
    <w:rsid w:val="004C44BE"/>
    <w:rsid w:val="004C5679"/>
    <w:rsid w:val="004E550E"/>
    <w:rsid w:val="004E6DDA"/>
    <w:rsid w:val="004F1C25"/>
    <w:rsid w:val="004F6B73"/>
    <w:rsid w:val="00507DCF"/>
    <w:rsid w:val="00542FA4"/>
    <w:rsid w:val="00545029"/>
    <w:rsid w:val="00546671"/>
    <w:rsid w:val="00546BD6"/>
    <w:rsid w:val="00561238"/>
    <w:rsid w:val="005615AA"/>
    <w:rsid w:val="00562BA1"/>
    <w:rsid w:val="00582AEF"/>
    <w:rsid w:val="00585E62"/>
    <w:rsid w:val="00586A92"/>
    <w:rsid w:val="00587510"/>
    <w:rsid w:val="005A4538"/>
    <w:rsid w:val="005A5FC6"/>
    <w:rsid w:val="005A6FEE"/>
    <w:rsid w:val="005B1199"/>
    <w:rsid w:val="005D4367"/>
    <w:rsid w:val="005D55D1"/>
    <w:rsid w:val="005E356D"/>
    <w:rsid w:val="005F1F68"/>
    <w:rsid w:val="005F5F2F"/>
    <w:rsid w:val="0060267F"/>
    <w:rsid w:val="00604A80"/>
    <w:rsid w:val="00611EEA"/>
    <w:rsid w:val="00611EFF"/>
    <w:rsid w:val="006175E7"/>
    <w:rsid w:val="006225D5"/>
    <w:rsid w:val="00627715"/>
    <w:rsid w:val="00653CDB"/>
    <w:rsid w:val="00660263"/>
    <w:rsid w:val="00662A07"/>
    <w:rsid w:val="00664236"/>
    <w:rsid w:val="006643E8"/>
    <w:rsid w:val="006750BE"/>
    <w:rsid w:val="00683275"/>
    <w:rsid w:val="00683295"/>
    <w:rsid w:val="006924BE"/>
    <w:rsid w:val="006A39AA"/>
    <w:rsid w:val="006A6A9A"/>
    <w:rsid w:val="006B26E4"/>
    <w:rsid w:val="006B2FE3"/>
    <w:rsid w:val="006C0380"/>
    <w:rsid w:val="006D23BA"/>
    <w:rsid w:val="006D2F2A"/>
    <w:rsid w:val="006D47B1"/>
    <w:rsid w:val="006E3F3C"/>
    <w:rsid w:val="006E3F74"/>
    <w:rsid w:val="006E555D"/>
    <w:rsid w:val="006F1D6D"/>
    <w:rsid w:val="006F40A9"/>
    <w:rsid w:val="006F6882"/>
    <w:rsid w:val="00710748"/>
    <w:rsid w:val="00724648"/>
    <w:rsid w:val="007378B1"/>
    <w:rsid w:val="007404D7"/>
    <w:rsid w:val="007803D6"/>
    <w:rsid w:val="00780E45"/>
    <w:rsid w:val="00793C29"/>
    <w:rsid w:val="007A248E"/>
    <w:rsid w:val="007A3C8C"/>
    <w:rsid w:val="007B419D"/>
    <w:rsid w:val="007C1C54"/>
    <w:rsid w:val="007D1D2C"/>
    <w:rsid w:val="007D250B"/>
    <w:rsid w:val="007D67CD"/>
    <w:rsid w:val="007F0931"/>
    <w:rsid w:val="007F2A48"/>
    <w:rsid w:val="007F7591"/>
    <w:rsid w:val="008015D8"/>
    <w:rsid w:val="00802B6F"/>
    <w:rsid w:val="008156DE"/>
    <w:rsid w:val="00815782"/>
    <w:rsid w:val="00834608"/>
    <w:rsid w:val="00837C09"/>
    <w:rsid w:val="00840033"/>
    <w:rsid w:val="00841137"/>
    <w:rsid w:val="00850998"/>
    <w:rsid w:val="00851196"/>
    <w:rsid w:val="00855253"/>
    <w:rsid w:val="00862591"/>
    <w:rsid w:val="00870283"/>
    <w:rsid w:val="00872D2C"/>
    <w:rsid w:val="008910F9"/>
    <w:rsid w:val="008979DE"/>
    <w:rsid w:val="008A0C97"/>
    <w:rsid w:val="008C0DB6"/>
    <w:rsid w:val="008D2795"/>
    <w:rsid w:val="008E1627"/>
    <w:rsid w:val="008F0B18"/>
    <w:rsid w:val="008F41B7"/>
    <w:rsid w:val="008F5BF2"/>
    <w:rsid w:val="0090260E"/>
    <w:rsid w:val="00902694"/>
    <w:rsid w:val="00920CF5"/>
    <w:rsid w:val="00924FA2"/>
    <w:rsid w:val="0093355B"/>
    <w:rsid w:val="009421D6"/>
    <w:rsid w:val="009464B2"/>
    <w:rsid w:val="00956D08"/>
    <w:rsid w:val="00971908"/>
    <w:rsid w:val="00973B9C"/>
    <w:rsid w:val="00986574"/>
    <w:rsid w:val="00987D64"/>
    <w:rsid w:val="00991FC4"/>
    <w:rsid w:val="00997312"/>
    <w:rsid w:val="009977AC"/>
    <w:rsid w:val="009A7FCE"/>
    <w:rsid w:val="009B6251"/>
    <w:rsid w:val="009B7EC6"/>
    <w:rsid w:val="009E0165"/>
    <w:rsid w:val="009E2584"/>
    <w:rsid w:val="009E2D28"/>
    <w:rsid w:val="009E32DA"/>
    <w:rsid w:val="009F50BD"/>
    <w:rsid w:val="009F5F2D"/>
    <w:rsid w:val="00A3048A"/>
    <w:rsid w:val="00A37DDC"/>
    <w:rsid w:val="00A45FF6"/>
    <w:rsid w:val="00A5012F"/>
    <w:rsid w:val="00A56D8D"/>
    <w:rsid w:val="00A6025E"/>
    <w:rsid w:val="00A6221C"/>
    <w:rsid w:val="00A64EA6"/>
    <w:rsid w:val="00A67715"/>
    <w:rsid w:val="00A7097F"/>
    <w:rsid w:val="00A71183"/>
    <w:rsid w:val="00A75934"/>
    <w:rsid w:val="00A870E1"/>
    <w:rsid w:val="00AB5FB4"/>
    <w:rsid w:val="00AB7FBD"/>
    <w:rsid w:val="00AC4CEC"/>
    <w:rsid w:val="00AD5979"/>
    <w:rsid w:val="00AE2507"/>
    <w:rsid w:val="00AF7E62"/>
    <w:rsid w:val="00B05B6B"/>
    <w:rsid w:val="00B15303"/>
    <w:rsid w:val="00B16DE1"/>
    <w:rsid w:val="00B22D3D"/>
    <w:rsid w:val="00B2741F"/>
    <w:rsid w:val="00B318D1"/>
    <w:rsid w:val="00B33B60"/>
    <w:rsid w:val="00B444A4"/>
    <w:rsid w:val="00B459D0"/>
    <w:rsid w:val="00B46681"/>
    <w:rsid w:val="00B5353A"/>
    <w:rsid w:val="00B54353"/>
    <w:rsid w:val="00B62301"/>
    <w:rsid w:val="00B76BE7"/>
    <w:rsid w:val="00B82930"/>
    <w:rsid w:val="00B82FC8"/>
    <w:rsid w:val="00B941CD"/>
    <w:rsid w:val="00B943C3"/>
    <w:rsid w:val="00BA79A1"/>
    <w:rsid w:val="00BA7FA4"/>
    <w:rsid w:val="00BB41F4"/>
    <w:rsid w:val="00BB5A2F"/>
    <w:rsid w:val="00BC41C8"/>
    <w:rsid w:val="00BC623C"/>
    <w:rsid w:val="00BC7EDC"/>
    <w:rsid w:val="00BD5E38"/>
    <w:rsid w:val="00BD78C4"/>
    <w:rsid w:val="00BE7431"/>
    <w:rsid w:val="00BF0756"/>
    <w:rsid w:val="00BF0871"/>
    <w:rsid w:val="00BF4E45"/>
    <w:rsid w:val="00C03A3D"/>
    <w:rsid w:val="00C113FC"/>
    <w:rsid w:val="00C16C67"/>
    <w:rsid w:val="00C2369D"/>
    <w:rsid w:val="00C308E3"/>
    <w:rsid w:val="00C369C3"/>
    <w:rsid w:val="00C43C7D"/>
    <w:rsid w:val="00C43FA8"/>
    <w:rsid w:val="00C5500A"/>
    <w:rsid w:val="00C5726B"/>
    <w:rsid w:val="00C629E9"/>
    <w:rsid w:val="00C657AB"/>
    <w:rsid w:val="00C7167C"/>
    <w:rsid w:val="00C7618B"/>
    <w:rsid w:val="00C827BF"/>
    <w:rsid w:val="00C92A2F"/>
    <w:rsid w:val="00C92C97"/>
    <w:rsid w:val="00C93DB7"/>
    <w:rsid w:val="00C95DE7"/>
    <w:rsid w:val="00CA6CBF"/>
    <w:rsid w:val="00CB5BCC"/>
    <w:rsid w:val="00CC3FE0"/>
    <w:rsid w:val="00CC52E7"/>
    <w:rsid w:val="00CC5F61"/>
    <w:rsid w:val="00CC75FF"/>
    <w:rsid w:val="00CD1ACC"/>
    <w:rsid w:val="00CD2A88"/>
    <w:rsid w:val="00CD751D"/>
    <w:rsid w:val="00CD7744"/>
    <w:rsid w:val="00CE0373"/>
    <w:rsid w:val="00CE46F1"/>
    <w:rsid w:val="00CF3064"/>
    <w:rsid w:val="00CF48BB"/>
    <w:rsid w:val="00D118B1"/>
    <w:rsid w:val="00D1243A"/>
    <w:rsid w:val="00D1402C"/>
    <w:rsid w:val="00D24D4E"/>
    <w:rsid w:val="00D4665A"/>
    <w:rsid w:val="00D47F24"/>
    <w:rsid w:val="00D53B5C"/>
    <w:rsid w:val="00D63D0D"/>
    <w:rsid w:val="00D66F15"/>
    <w:rsid w:val="00D9375D"/>
    <w:rsid w:val="00D93E52"/>
    <w:rsid w:val="00DB3380"/>
    <w:rsid w:val="00DD1A6C"/>
    <w:rsid w:val="00DD2937"/>
    <w:rsid w:val="00DD5FA4"/>
    <w:rsid w:val="00DE0212"/>
    <w:rsid w:val="00DE3F53"/>
    <w:rsid w:val="00DE585C"/>
    <w:rsid w:val="00DE7567"/>
    <w:rsid w:val="00DF3365"/>
    <w:rsid w:val="00DF7BAB"/>
    <w:rsid w:val="00E12BD8"/>
    <w:rsid w:val="00E179D6"/>
    <w:rsid w:val="00E2354C"/>
    <w:rsid w:val="00E31E36"/>
    <w:rsid w:val="00E331B3"/>
    <w:rsid w:val="00E37DC5"/>
    <w:rsid w:val="00E522EE"/>
    <w:rsid w:val="00E66333"/>
    <w:rsid w:val="00E70084"/>
    <w:rsid w:val="00E76470"/>
    <w:rsid w:val="00E829F7"/>
    <w:rsid w:val="00E83949"/>
    <w:rsid w:val="00EA1B22"/>
    <w:rsid w:val="00EC6B7A"/>
    <w:rsid w:val="00EE4777"/>
    <w:rsid w:val="00EE6E30"/>
    <w:rsid w:val="00EF2C39"/>
    <w:rsid w:val="00EF74C3"/>
    <w:rsid w:val="00F01AA9"/>
    <w:rsid w:val="00F03CAD"/>
    <w:rsid w:val="00F1315D"/>
    <w:rsid w:val="00F14E1F"/>
    <w:rsid w:val="00F43B9D"/>
    <w:rsid w:val="00F46279"/>
    <w:rsid w:val="00F67B11"/>
    <w:rsid w:val="00F73D1B"/>
    <w:rsid w:val="00F80559"/>
    <w:rsid w:val="00F80D52"/>
    <w:rsid w:val="00F82766"/>
    <w:rsid w:val="00F92723"/>
    <w:rsid w:val="00F94F41"/>
    <w:rsid w:val="00F96E8B"/>
    <w:rsid w:val="00F97215"/>
    <w:rsid w:val="00FA3170"/>
    <w:rsid w:val="00FB151F"/>
    <w:rsid w:val="00FB7B32"/>
    <w:rsid w:val="00FC3ED8"/>
    <w:rsid w:val="00FC5789"/>
    <w:rsid w:val="00FD2F49"/>
    <w:rsid w:val="00FD63E0"/>
    <w:rsid w:val="00FD7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F410A-150C-4C68-93A0-4E2F2CAB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3</Pages>
  <Words>13154</Words>
  <Characters>74979</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3</cp:revision>
  <cp:lastPrinted>2020-03-06T03:53:00Z</cp:lastPrinted>
  <dcterms:created xsi:type="dcterms:W3CDTF">2020-08-13T23:43:00Z</dcterms:created>
  <dcterms:modified xsi:type="dcterms:W3CDTF">2020-09-25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Znrc9vV"/&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